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 xml:space="preserve">DQN, dueling DQN and A3C (Asynchronous Advantage Actor-Critic)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 xml:space="preserve">using three Atari games: Pong, </w:t>
      </w:r>
      <w:proofErr w:type="gramStart"/>
      <w:r w:rsidR="00F728A0">
        <w:t>Breakout</w:t>
      </w:r>
      <w:proofErr w:type="gramEnd"/>
      <w:r w:rsidR="00F728A0">
        <w:t xml:space="preserve">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08E6C72E" w:rsidR="00883BBE" w:rsidRPr="00883BBE" w:rsidRDefault="0039532F" w:rsidP="00105FA5">
      <w:pPr>
        <w:pStyle w:val="Caption"/>
        <w:jc w:val="center"/>
      </w:pPr>
      <w:r>
        <w:t xml:space="preserve">Figure </w:t>
      </w:r>
      <w:fldSimple w:instr=" SEQ Figure \* ARABIC ">
        <w:r w:rsidR="00CE65E9">
          <w:rPr>
            <w:noProof/>
          </w:rPr>
          <w:t>1</w:t>
        </w:r>
      </w:fldSimple>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F7B45DC"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 xml:space="preserve">with a </w:t>
      </w:r>
      <w:proofErr w:type="gramStart"/>
      <w:r w:rsidR="00014B5A">
        <w:t>relative</w:t>
      </w:r>
      <w:r w:rsidR="001474DF">
        <w:t>ly</w:t>
      </w:r>
      <w:r w:rsidR="00014B5A">
        <w:t xml:space="preserve">  small</w:t>
      </w:r>
      <w:proofErr w:type="gramEnd"/>
      <w:r w:rsidR="00014B5A">
        <w:t xml:space="preserve">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3A2D20C2" w:rsidR="003267EB" w:rsidRPr="003D12A2" w:rsidRDefault="00CE43EE" w:rsidP="003D12A2">
      <w:pPr>
        <w:ind w:firstLine="432"/>
        <w:jc w:val="both"/>
      </w:pPr>
      <w:r>
        <w:t xml:space="preserve">Q-Learning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proofErr w:type="gramStart"/>
      <w:r w:rsidR="00210785">
        <w:t>Q(</w:t>
      </w:r>
      <w:proofErr w:type="gramEnd"/>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proofErr w:type="spellStart"/>
      <w:r w:rsidR="0093307C" w:rsidRPr="005210B0">
        <w:rPr>
          <w:i/>
        </w:rPr>
        <w:t>a</w:t>
      </w:r>
      <w:proofErr w:type="spellEnd"/>
      <w:r w:rsidR="0093307C">
        <w:t xml:space="preserve"> in </w:t>
      </w:r>
      <w:proofErr w:type="spellStart"/>
      <w:r w:rsidR="0093307C">
        <w:t xml:space="preserve">state </w:t>
      </w:r>
      <w:r w:rsidR="0093307C" w:rsidRPr="005210B0">
        <w:rPr>
          <w:i/>
        </w:rPr>
        <w:t>s</w:t>
      </w:r>
      <w:proofErr w:type="spellEnd"/>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FEC27D4"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78F69FD9"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w:t>
      </w:r>
      <w:proofErr w:type="gramStart"/>
      <w:r w:rsidR="00C6252E">
        <w:rPr>
          <w:rFonts w:eastAsiaTheme="minorEastAsia"/>
          <w:lang w:eastAsia="zh-CN"/>
        </w:rPr>
        <w:t>I</w:t>
      </w:r>
      <w:r w:rsidR="00316DF4">
        <w:rPr>
          <w:rFonts w:eastAsiaTheme="minorEastAsia"/>
          <w:lang w:eastAsia="zh-CN"/>
        </w:rPr>
        <w:t>n particular,</w:t>
      </w:r>
      <w:r>
        <w:rPr>
          <w:rFonts w:eastAsiaTheme="minorEastAsia"/>
          <w:lang w:eastAsia="zh-CN"/>
        </w:rPr>
        <w:t xml:space="preserve"> Asynchronous</w:t>
      </w:r>
      <w:proofErr w:type="gramEnd"/>
      <w:r>
        <w:rPr>
          <w:rFonts w:eastAsiaTheme="minorEastAsia"/>
          <w:lang w:eastAsia="zh-CN"/>
        </w:rPr>
        <w:t xml:space="preserve">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528FDA2A"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44083207" w:rsidR="00037488" w:rsidRDefault="003D6565" w:rsidP="003D6565">
      <w:pPr>
        <w:pStyle w:val="Caption"/>
        <w:jc w:val="center"/>
      </w:pPr>
      <w:r>
        <w:t xml:space="preserve">Figure </w:t>
      </w:r>
      <w:fldSimple w:instr=" SEQ Figure \* ARABIC ">
        <w:r w:rsidR="00CE65E9">
          <w:rPr>
            <w:noProof/>
          </w:rPr>
          <w:t>2</w:t>
        </w:r>
      </w:fldSimple>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581E4B87"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48833DE2" w:rsidR="00DF06DC" w:rsidRDefault="003D6565" w:rsidP="003D6565">
      <w:pPr>
        <w:pStyle w:val="Caption"/>
        <w:jc w:val="center"/>
      </w:pPr>
      <w:r>
        <w:t xml:space="preserve">Figure </w:t>
      </w:r>
      <w:fldSimple w:instr=" SEQ Figure \* ARABIC ">
        <w:r w:rsidR="00CE65E9">
          <w:rPr>
            <w:noProof/>
          </w:rPr>
          <w:t>3</w:t>
        </w:r>
      </w:fldSimple>
      <w:r>
        <w:t xml:space="preserve"> DQN</w:t>
      </w:r>
    </w:p>
    <w:p w14:paraId="4A1C8245" w14:textId="387DF848"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16FC232F" w:rsidR="00E97BBA" w:rsidRDefault="00E97BBA" w:rsidP="00E97BBA">
      <w:pPr>
        <w:pStyle w:val="Caption"/>
        <w:jc w:val="center"/>
      </w:pPr>
      <w:r>
        <w:t xml:space="preserve">Figure </w:t>
      </w:r>
      <w:fldSimple w:instr=" SEQ Figure \* ARABIC ">
        <w:r w:rsidR="00CE65E9">
          <w:rPr>
            <w:noProof/>
          </w:rPr>
          <w:t>4</w:t>
        </w:r>
      </w:fldSimple>
      <w:r>
        <w:t xml:space="preserve"> Double Q Learning</w:t>
      </w:r>
    </w:p>
    <w:p w14:paraId="2FB119B5" w14:textId="2080E82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30AB76DF"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223C9F7B" w14:textId="77777777" w:rsidR="00F65327" w:rsidRDefault="00EA6D54" w:rsidP="00F65327">
      <w:pPr>
        <w:keepNext/>
        <w:jc w:val="both"/>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3C72D08C" w14:textId="29F6F03E" w:rsidR="008E41E7" w:rsidRPr="00C72A3F" w:rsidRDefault="00F65327" w:rsidP="00F65327">
      <w:pPr>
        <w:pStyle w:val="Caption"/>
        <w:jc w:val="both"/>
        <w:rPr>
          <w:rFonts w:eastAsiaTheme="minorEastAsia"/>
          <w:lang w:eastAsia="zh-CN"/>
        </w:rPr>
      </w:pPr>
      <w:r>
        <w:t xml:space="preserve">Figure </w:t>
      </w:r>
      <w:fldSimple w:instr=" SEQ Figure \* ARABIC ">
        <w:r w:rsidR="00CE65E9">
          <w:rPr>
            <w:noProof/>
          </w:rPr>
          <w:t>5</w:t>
        </w:r>
      </w:fldSimple>
      <w:r>
        <w:t xml:space="preserve"> </w:t>
      </w:r>
      <w:r w:rsidRPr="001E05D0">
        <w:t>Single stream Q-network (top) and dueling Q-network (bottom)</w:t>
      </w:r>
    </w:p>
    <w:p w14:paraId="50E41656" w14:textId="0673AC69"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w:t>
      </w:r>
      <w:proofErr w:type="gramStart"/>
      <w:r w:rsidR="008C588C">
        <w:t xml:space="preserve">aforementioned </w:t>
      </w:r>
      <w:r w:rsidR="00976684">
        <w:t>algorithms</w:t>
      </w:r>
      <w:proofErr w:type="gramEnd"/>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6D5D98B4" w14:textId="77777777" w:rsidR="00F65327" w:rsidRDefault="00C07998" w:rsidP="00F65327">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368E87DE" w:rsidR="00C07998" w:rsidRDefault="00F65327" w:rsidP="00F65327">
      <w:pPr>
        <w:pStyle w:val="Caption"/>
        <w:jc w:val="center"/>
      </w:pPr>
      <w:bookmarkStart w:id="1" w:name="_Ref509005907"/>
      <w:bookmarkStart w:id="2" w:name="_Ref509005922"/>
      <w:r>
        <w:t xml:space="preserve">Figure </w:t>
      </w:r>
      <w:fldSimple w:instr=" SEQ Figure \* ARABIC ">
        <w:r w:rsidR="00CE65E9">
          <w:rPr>
            <w:noProof/>
          </w:rPr>
          <w:t>6</w:t>
        </w:r>
      </w:fldSimple>
      <w:bookmarkEnd w:id="2"/>
      <w:r>
        <w:t xml:space="preserve"> </w:t>
      </w:r>
      <w:r w:rsidRPr="00321C07">
        <w:t>A3C</w:t>
      </w:r>
      <w:bookmarkEnd w:id="1"/>
    </w:p>
    <w:p w14:paraId="0072F2D4" w14:textId="28D3E770" w:rsidR="009F7E5A" w:rsidRDefault="009F7E5A" w:rsidP="009F7E5A">
      <w:pPr>
        <w:ind w:firstLine="432"/>
        <w:jc w:val="both"/>
      </w:pPr>
      <w:r w:rsidRPr="00804542">
        <w:t>Our approach</w:t>
      </w:r>
      <w:r>
        <w:t xml:space="preserve"> evolves from</w:t>
      </w:r>
      <w:r w:rsidRPr="00804542">
        <w:t xml:space="preserve"> Double Q learning </w:t>
      </w:r>
      <w:r w:rsidRPr="00804542">
        <w:fldChar w:fldCharType="begin" w:fldLock="1"/>
      </w:r>
      <w:r>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t>two Q value</w:t>
      </w:r>
      <w:r w:rsidRPr="00804542">
        <w:t xml:space="preserve"> functions independently. We believe the </w:t>
      </w:r>
      <w:r>
        <w:t>such</w:t>
      </w:r>
      <w:r w:rsidRPr="00804542">
        <w:t xml:space="preserve"> technique can also be applied to A3C algorithm</w:t>
      </w:r>
      <w:r>
        <w:t xml:space="preserve"> to help improve convergence speed</w:t>
      </w:r>
      <w:r w:rsidRPr="00804542">
        <w:t xml:space="preserve">. </w:t>
      </w:r>
      <w:r>
        <w:t xml:space="preserve">Specifically, </w:t>
      </w:r>
      <w:r w:rsidRPr="00804542">
        <w:t xml:space="preserve">we add </w:t>
      </w:r>
      <w:r>
        <w:t xml:space="preserve">a second </w:t>
      </w:r>
      <w:r w:rsidRPr="00804542">
        <w:t xml:space="preserve">set of </w:t>
      </w:r>
      <w:r w:rsidRPr="0054732A">
        <w:t xml:space="preserve">parameters </w:t>
      </w:r>
      <w:r w:rsidRPr="00804542">
        <w:t xml:space="preserve">and randomly pick from one set to update </w:t>
      </w:r>
      <w:r w:rsidRPr="0054732A">
        <w:t xml:space="preserve">both </w:t>
      </w:r>
      <m:oMath>
        <m:r>
          <w:rPr>
            <w:rFonts w:ascii="Cambria Math" w:hAnsi="Cambria Math"/>
          </w:rPr>
          <m:t>θ</m:t>
        </m:r>
      </m:oMath>
      <w:r w:rsidRPr="0054732A">
        <w:t xml:space="preserve"> for policy and </w:t>
      </w:r>
      <m:oMath>
        <m:sSub>
          <m:sSubPr>
            <m:ctrlPr>
              <w:rPr>
                <w:rFonts w:ascii="Cambria Math" w:hAnsi="Cambria Math"/>
              </w:rPr>
            </m:ctrlPr>
          </m:sSubPr>
          <m:e>
            <m:r>
              <w:rPr>
                <w:rFonts w:ascii="Cambria Math" w:hAnsi="Cambria Math"/>
              </w:rPr>
              <m:t>θ</m:t>
            </m:r>
          </m:e>
          <m:sub>
            <m:r>
              <w:rPr>
                <w:rFonts w:ascii="Cambria Math" w:hAnsi="Cambria Math"/>
              </w:rPr>
              <m:t>v</m:t>
            </m:r>
          </m:sub>
        </m:sSub>
      </m:oMath>
      <w:r w:rsidRPr="0054732A">
        <w:t xml:space="preserve"> for value in </w:t>
      </w:r>
      <w:r w:rsidRPr="0054732A">
        <w:fldChar w:fldCharType="begin"/>
      </w:r>
      <w:r w:rsidRPr="0054732A">
        <w:instrText xml:space="preserve"> REF _Ref507626744 \h </w:instrText>
      </w:r>
      <w:r w:rsidR="0054732A">
        <w:instrText xml:space="preserve"> \* MERGEFORMAT </w:instrText>
      </w:r>
      <w:r w:rsidRPr="0054732A">
        <w:fldChar w:fldCharType="separate"/>
      </w:r>
      <w:r w:rsidRPr="0054732A">
        <w:t>Figure 6</w:t>
      </w:r>
      <w:r w:rsidRPr="0054732A">
        <w:fldChar w:fldCharType="end"/>
      </w:r>
      <w:r w:rsidRPr="0054732A">
        <w:t xml:space="preserve"> A3C algorithm</w:t>
      </w:r>
      <w:r w:rsidRPr="00804542">
        <w:t xml:space="preserve">. </w:t>
      </w:r>
      <w:r>
        <w:t>We hope two independent values will break the correlation in sampling and give better speed of co</w:t>
      </w:r>
      <w:r w:rsidRPr="00804542">
        <w:t xml:space="preserve">nvergence. </w:t>
      </w:r>
      <w:r w:rsidRPr="0054732A">
        <w:t xml:space="preserve">We call this method double A3C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0A249C">
        <w:t>b</w:t>
      </w:r>
      <w:r w:rsidRPr="0054732A">
        <w:t xml:space="preserve">). There is one more network with less shared convolutional and fully connected layers as shown in </w:t>
      </w:r>
      <w:r w:rsidRPr="0054732A">
        <w:fldChar w:fldCharType="begin"/>
      </w:r>
      <w:r w:rsidRPr="0054732A">
        <w:instrText xml:space="preserve"> REF _Ref507626848 \h </w:instrText>
      </w:r>
      <w:r w:rsidR="0054732A">
        <w:instrText xml:space="preserve"> \* MERGEFORMAT </w:instrText>
      </w:r>
      <w:r w:rsidRPr="0054732A">
        <w:fldChar w:fldCharType="separate"/>
      </w:r>
      <w:r w:rsidRPr="0054732A">
        <w:t>Figure 7</w:t>
      </w:r>
      <w:r w:rsidRPr="0054732A">
        <w:fldChar w:fldCharType="end"/>
      </w:r>
      <w:r w:rsidRPr="0054732A">
        <w:t>(</w:t>
      </w:r>
      <w:r w:rsidR="00212111">
        <w:t>c</w:t>
      </w:r>
      <w:r w:rsidRPr="0054732A">
        <w:t xml:space="preserve">) called less </w:t>
      </w:r>
      <w:r w:rsidR="001A1337">
        <w:t xml:space="preserve">shared </w:t>
      </w:r>
      <w:r w:rsidRPr="0054732A">
        <w:t>double A3C</w:t>
      </w:r>
      <w:r>
        <w:t>.</w:t>
      </w:r>
      <w:r w:rsidR="00F65327">
        <w:t xml:space="preserve"> In </w:t>
      </w:r>
      <w:r w:rsidR="00A4129C">
        <w:fldChar w:fldCharType="begin"/>
      </w:r>
      <w:r w:rsidR="00A4129C">
        <w:instrText xml:space="preserve"> REF _Ref508922582 \h </w:instrText>
      </w:r>
      <w:r w:rsidR="00A4129C">
        <w:fldChar w:fldCharType="separate"/>
      </w:r>
      <w:r w:rsidR="00A4129C">
        <w:t xml:space="preserve">Figure </w:t>
      </w:r>
      <w:r w:rsidR="00A4129C">
        <w:rPr>
          <w:noProof/>
        </w:rPr>
        <w:t>7</w:t>
      </w:r>
      <w:r w:rsidR="00A4129C">
        <w:fldChar w:fldCharType="end"/>
      </w:r>
      <w:r w:rsidR="00A4129C">
        <w:t xml:space="preserve">(d), </w:t>
      </w:r>
      <w:r w:rsidR="00AC2AE3">
        <w:t>the n</w:t>
      </w:r>
      <w:r w:rsidR="00B84BE8">
        <w:t>etwork with almost no shared parameters is called no shared double A3C.</w:t>
      </w:r>
    </w:p>
    <w:p w14:paraId="7F13BE43" w14:textId="77777777" w:rsidR="00D95664" w:rsidRDefault="0092581E" w:rsidP="00D95664">
      <w:pPr>
        <w:keepNext/>
        <w:spacing w:beforeLines="50" w:before="120"/>
        <w:jc w:val="both"/>
      </w:pPr>
      <w:r>
        <w:rPr>
          <w:noProof/>
          <w:lang w:eastAsia="zh-CN"/>
        </w:rPr>
        <w:drawing>
          <wp:inline distT="0" distB="0" distL="0" distR="0" wp14:anchorId="57E6F22B" wp14:editId="76BE3809">
            <wp:extent cx="2993390" cy="12007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3390" cy="1200785"/>
                    </a:xfrm>
                    <a:prstGeom prst="rect">
                      <a:avLst/>
                    </a:prstGeom>
                    <a:noFill/>
                    <a:ln>
                      <a:noFill/>
                    </a:ln>
                  </pic:spPr>
                </pic:pic>
              </a:graphicData>
            </a:graphic>
          </wp:inline>
        </w:drawing>
      </w:r>
    </w:p>
    <w:p w14:paraId="78F24387" w14:textId="76CD184B" w:rsidR="0059574C" w:rsidRDefault="00D95664" w:rsidP="00D95664">
      <w:pPr>
        <w:pStyle w:val="Caption"/>
        <w:jc w:val="both"/>
      </w:pPr>
      <w:bookmarkStart w:id="3" w:name="_Ref508922582"/>
      <w:r>
        <w:t xml:space="preserve">Figure </w:t>
      </w:r>
      <w:fldSimple w:instr=" SEQ Figure \* ARABIC ">
        <w:r w:rsidR="00CE65E9">
          <w:rPr>
            <w:noProof/>
          </w:rPr>
          <w:t>7</w:t>
        </w:r>
      </w:fldSimple>
      <w:bookmarkEnd w:id="3"/>
      <w:r>
        <w:t xml:space="preserve"> </w:t>
      </w:r>
      <w:r w:rsidRPr="00E47995">
        <w:t>Network architecture of (a) vanilla A3C, (b) double A3C, (c) less shared double A3C (d) no shared double A3C</w:t>
      </w:r>
    </w:p>
    <w:p w14:paraId="4709AC7B" w14:textId="7D22C686" w:rsidR="00B073C4" w:rsidRDefault="00A67E26" w:rsidP="00976DDF">
      <w:pPr>
        <w:ind w:firstLine="432"/>
        <w:jc w:val="both"/>
      </w:pPr>
      <w:r>
        <w:t>In the A3C network</w:t>
      </w:r>
      <w:r w:rsidR="00120817">
        <w:t xml:space="preserve"> </w:t>
      </w:r>
      <w:r w:rsidR="00120817">
        <w:fldChar w:fldCharType="begin"/>
      </w:r>
      <w:r w:rsidR="00120817">
        <w:instrText xml:space="preserve"> REF _Ref509005922 \h </w:instrText>
      </w:r>
      <w:r w:rsidR="00120817">
        <w:fldChar w:fldCharType="separate"/>
      </w:r>
      <w:r w:rsidR="00120817">
        <w:t xml:space="preserve">Figure </w:t>
      </w:r>
      <w:r w:rsidR="00120817">
        <w:rPr>
          <w:noProof/>
        </w:rPr>
        <w:t>6</w:t>
      </w:r>
      <w:r w:rsidR="00120817">
        <w:fldChar w:fldCharType="end"/>
      </w:r>
      <w:r w:rsidR="00120817">
        <w:t>(a)</w:t>
      </w:r>
      <w:r>
        <w:t xml:space="preserve">, </w:t>
      </w:r>
      <w:r w:rsidR="006A1B38">
        <w:t xml:space="preserve">the input is </w:t>
      </w:r>
      <w:r w:rsidR="005C2486">
        <w:t xml:space="preserve">4 </w:t>
      </w:r>
      <w:r w:rsidR="00AE5DB0">
        <w:t xml:space="preserve">consecutive </w:t>
      </w:r>
      <w:r w:rsidR="00EE05FB">
        <w:t xml:space="preserve">84x84x3 </w:t>
      </w:r>
      <w:r w:rsidR="00AE5DB0">
        <w:t xml:space="preserve">RGB image frames. Therefore, the total input size is </w:t>
      </w:r>
      <w:r w:rsidR="002A7CDC">
        <w:t>84x84x12.</w:t>
      </w:r>
      <w:r w:rsidR="007050A3">
        <w:t xml:space="preserve"> </w:t>
      </w:r>
      <w:r w:rsidR="00DB67C0">
        <w:t xml:space="preserve">Four convolutional </w:t>
      </w:r>
      <w:r w:rsidR="00143A60">
        <w:t>layers</w:t>
      </w:r>
      <w:r w:rsidR="00DB67C0">
        <w:t xml:space="preserve"> and three max pooling </w:t>
      </w:r>
      <w:r w:rsidR="00143A60">
        <w:t>layers</w:t>
      </w:r>
      <w:r w:rsidR="00DB67C0">
        <w:t xml:space="preserve"> </w:t>
      </w:r>
      <w:r w:rsidR="00E947BC">
        <w:t>were</w:t>
      </w:r>
      <w:r w:rsidR="00DB67C0">
        <w:t xml:space="preserve"> used to extract the </w:t>
      </w:r>
      <w:r w:rsidR="00C63879">
        <w:t>input image information.</w:t>
      </w:r>
      <w:r w:rsidR="00E433D6">
        <w:t xml:space="preserve"> </w:t>
      </w:r>
      <w:r w:rsidR="00826B41">
        <w:t xml:space="preserve">Then, a fully </w:t>
      </w:r>
      <w:r w:rsidR="00130F0E">
        <w:t>connected</w:t>
      </w:r>
      <w:r w:rsidR="00826B41">
        <w:t xml:space="preserve"> layer </w:t>
      </w:r>
      <w:r w:rsidR="00143A60">
        <w:t xml:space="preserve">will reshape </w:t>
      </w:r>
      <w:r w:rsidR="000244AE">
        <w:t xml:space="preserve">and generate </w:t>
      </w:r>
      <w:r w:rsidR="008F37C2">
        <w:t>output with dimension of 512</w:t>
      </w:r>
      <w:r w:rsidR="00E4739D">
        <w:t xml:space="preserve"> (FC512)</w:t>
      </w:r>
      <w:r w:rsidR="008F37C2">
        <w:t xml:space="preserve">. </w:t>
      </w:r>
      <w:r w:rsidR="00D754E4">
        <w:t xml:space="preserve">The output </w:t>
      </w:r>
      <w:r w:rsidR="00B91B41">
        <w:t xml:space="preserve">from this fully connected layer </w:t>
      </w:r>
      <w:r w:rsidR="005B378F">
        <w:t xml:space="preserve">(FC512) </w:t>
      </w:r>
      <w:r w:rsidR="00B91B41">
        <w:t xml:space="preserve">will be used </w:t>
      </w:r>
      <w:r w:rsidR="00612852">
        <w:t xml:space="preserve">to generate </w:t>
      </w:r>
      <w:r w:rsidR="00287FAC">
        <w:t xml:space="preserve">a value </w:t>
      </w:r>
      <w:r w:rsidR="00131598">
        <w:t>with dimension of 1</w:t>
      </w:r>
      <w:r w:rsidR="00AB6E2B">
        <w:t xml:space="preserve">. This </w:t>
      </w:r>
      <w:r w:rsidR="0048759B">
        <w:t xml:space="preserve">output value </w:t>
      </w:r>
      <w:r w:rsidR="00970E87">
        <w:t>will estimate the input state value.</w:t>
      </w:r>
      <w:r w:rsidR="00880F1B">
        <w:t xml:space="preserve"> Meanwhile, </w:t>
      </w:r>
      <w:r w:rsidR="001533A4">
        <w:t xml:space="preserve">a different fully connected layer will be applied </w:t>
      </w:r>
      <w:r w:rsidR="00845746">
        <w:t xml:space="preserve">to generate </w:t>
      </w:r>
      <w:r w:rsidR="005F1488">
        <w:t xml:space="preserve">output with the same number of actions. This will be past into a </w:t>
      </w:r>
      <w:proofErr w:type="spellStart"/>
      <w:r w:rsidR="005F1488">
        <w:t>softmax</w:t>
      </w:r>
      <w:proofErr w:type="spellEnd"/>
      <w:r w:rsidR="005F1488">
        <w:t xml:space="preserve"> </w:t>
      </w:r>
      <w:r w:rsidR="007B6990">
        <w:t xml:space="preserve">layer to </w:t>
      </w:r>
      <w:r w:rsidR="00642B4C">
        <w:t xml:space="preserve">convert </w:t>
      </w:r>
      <w:r w:rsidR="00DF4D76">
        <w:t xml:space="preserve">output </w:t>
      </w:r>
      <w:r w:rsidR="009656CA">
        <w:t xml:space="preserve">to policy </w:t>
      </w:r>
      <m:oMath>
        <m:r>
          <w:rPr>
            <w:rFonts w:ascii="Cambria Math" w:hAnsi="Cambria Math"/>
          </w:rPr>
          <m:t>π</m:t>
        </m:r>
      </m:oMath>
      <w:r w:rsidR="009656CA">
        <w:t xml:space="preserve"> </w:t>
      </w:r>
      <w:r w:rsidR="00B10398">
        <w:t>which is a probability representation between 0 and 1.</w:t>
      </w:r>
    </w:p>
    <w:p w14:paraId="64A345AA" w14:textId="5E4B3243" w:rsidR="007341CA" w:rsidRDefault="00490A19" w:rsidP="00976DDF">
      <w:pPr>
        <w:ind w:firstLine="432"/>
        <w:jc w:val="both"/>
      </w:pPr>
      <w:r>
        <w:t xml:space="preserve">In A3C, </w:t>
      </w:r>
      <w:r w:rsidR="00A43BCF">
        <w:t xml:space="preserve">value parameter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A43BCF">
        <w:t xml:space="preserve"> and policy parameter </w:t>
      </w:r>
      <m:oMath>
        <m:r>
          <w:rPr>
            <w:rFonts w:ascii="Cambria Math" w:hAnsi="Cambria Math"/>
          </w:rPr>
          <m:t>θ</m:t>
        </m:r>
      </m:oMath>
      <w:r w:rsidR="0002223B">
        <w:t xml:space="preserve"> </w:t>
      </w:r>
      <w:r w:rsidR="00BD167A">
        <w:t>share some common parameters</w:t>
      </w:r>
      <w:r w:rsidR="00692133">
        <w:t xml:space="preserve"> from the first convolutional </w:t>
      </w:r>
      <w:r w:rsidR="001D7570">
        <w:t xml:space="preserve">layer </w:t>
      </w:r>
      <w:r w:rsidR="00D66936">
        <w:t>up</w:t>
      </w:r>
      <w:r w:rsidR="00A0608A">
        <w:t xml:space="preserve"> </w:t>
      </w:r>
      <w:r w:rsidR="001D7570">
        <w:t xml:space="preserve">to </w:t>
      </w:r>
      <w:r w:rsidR="001752FC">
        <w:t xml:space="preserve">the first </w:t>
      </w:r>
      <w:r w:rsidR="006B4104">
        <w:t xml:space="preserve">fully connected layer. </w:t>
      </w:r>
      <w:r w:rsidR="004D3A93">
        <w:t xml:space="preserve">Only the output layers are different for </w:t>
      </w:r>
      <w:r w:rsidR="0090108B">
        <w:t xml:space="preserve">value and policy. </w:t>
      </w:r>
      <w:r w:rsidR="009E7137">
        <w:t xml:space="preserve">From a deep learning perspective, it is </w:t>
      </w:r>
      <w:r w:rsidR="006A6611">
        <w:t xml:space="preserve">good to </w:t>
      </w:r>
      <w:r w:rsidR="00AE34D3">
        <w:t>share the same extracted feature</w:t>
      </w:r>
      <w:r w:rsidR="00290402">
        <w:t>s</w:t>
      </w:r>
      <w:r w:rsidR="00147B72">
        <w:t xml:space="preserve">. Then, both </w:t>
      </w:r>
      <w:r w:rsidR="0093478D">
        <w:t xml:space="preserve">value and policy output should be built on top of the same </w:t>
      </w:r>
      <w:r w:rsidR="00AE058F">
        <w:t>feature extractor</w:t>
      </w:r>
      <w:r w:rsidR="00CC7876">
        <w:t xml:space="preserve"> for </w:t>
      </w:r>
      <w:proofErr w:type="spellStart"/>
      <w:r w:rsidR="00CC7876">
        <w:t>beter</w:t>
      </w:r>
      <w:proofErr w:type="spellEnd"/>
      <w:r w:rsidR="00CC7876">
        <w:t xml:space="preserve"> performance</w:t>
      </w:r>
      <w:r w:rsidR="00AE058F">
        <w:t>.</w:t>
      </w:r>
    </w:p>
    <w:p w14:paraId="3A9A47EB" w14:textId="1155847F" w:rsidR="00F0569F" w:rsidRDefault="00DB1400" w:rsidP="00B073C4">
      <w:pPr>
        <w:ind w:firstLine="432"/>
        <w:jc w:val="both"/>
      </w:pPr>
      <w:r>
        <w:t xml:space="preserve">Unlike A3C which only </w:t>
      </w:r>
      <w:r w:rsidR="001717F3">
        <w:t xml:space="preserve">has </w:t>
      </w:r>
      <w:r w:rsidR="00B24A24">
        <w:t xml:space="preserve">one single </w:t>
      </w:r>
      <m:oMath>
        <m:r>
          <w:rPr>
            <w:rFonts w:ascii="Cambria Math" w:hAnsi="Cambria Math"/>
          </w:rPr>
          <m:t xml:space="preserve">V </m:t>
        </m:r>
      </m:oMath>
      <w:r w:rsidR="00B24A24">
        <w:t xml:space="preserve">to estimate the input </w:t>
      </w:r>
      <w:r w:rsidR="00E61104">
        <w:t>state</w:t>
      </w:r>
      <w:r w:rsidR="00A35B0A">
        <w:t xml:space="preserve"> value</w:t>
      </w:r>
      <w:r w:rsidR="00E61104">
        <w:t>,</w:t>
      </w:r>
      <w:r w:rsidR="00C26C73">
        <w:t xml:space="preserve"> double A3C</w:t>
      </w:r>
      <w:r w:rsidR="00D33DB5">
        <w:t xml:space="preserve"> </w:t>
      </w:r>
      <w:r w:rsidR="00C26C73">
        <w:t xml:space="preserve">will </w:t>
      </w:r>
      <w:r w:rsidR="00E208D6">
        <w:t xml:space="preserve">have </w:t>
      </w:r>
      <w:r w:rsidR="004703FD">
        <w:t xml:space="preserve">two different value estimations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4703F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021E57">
        <w:t>.</w:t>
      </w:r>
      <w:r w:rsidR="0026799B">
        <w:t xml:space="preserve"> Meanwhile, it will have one single </w:t>
      </w:r>
      <w:r w:rsidR="003250BA">
        <w:t xml:space="preserve">policy </w:t>
      </w:r>
      <m:oMath>
        <m:r>
          <w:rPr>
            <w:rFonts w:ascii="Cambria Math" w:hAnsi="Cambria Math"/>
          </w:rPr>
          <m:t>π</m:t>
        </m:r>
      </m:oMath>
      <w:r w:rsidR="00B83400">
        <w:t>.</w:t>
      </w:r>
      <w:r w:rsidR="00421F42">
        <w:t xml:space="preserve"> The training update for double A3C is </w:t>
      </w:r>
      <w:proofErr w:type="gramStart"/>
      <w:r w:rsidR="00971C17">
        <w:t>similar to</w:t>
      </w:r>
      <w:proofErr w:type="gramEnd"/>
      <w:r w:rsidR="00971C17">
        <w:t xml:space="preserve"> </w:t>
      </w:r>
      <w:r w:rsidR="00440E3F">
        <w:t>classical A3C</w:t>
      </w:r>
      <w:r w:rsidR="00187CC3">
        <w:t xml:space="preserve">. However, </w:t>
      </w:r>
      <w:r w:rsidR="00EE5458">
        <w:t>under the condition</w:t>
      </w:r>
      <w:r w:rsidR="00681DD3">
        <w:t xml:space="preserve"> that there are two values, one will be sampled </w:t>
      </w:r>
      <w:r w:rsidR="00145032">
        <w:t>randomly</w:t>
      </w:r>
      <w:r w:rsidR="00157F44">
        <w:t xml:space="preserve"> for update. If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A174F5">
        <w:t xml:space="preserve"> </w:t>
      </w:r>
      <w:r w:rsidR="003D3FDB">
        <w:t xml:space="preserve">is </w:t>
      </w:r>
      <w:r w:rsidR="00AB76DF">
        <w:t>sampled for update</w:t>
      </w:r>
      <w:r w:rsidR="0093177C">
        <w:t xml:space="preserve"> at certain state</w:t>
      </w:r>
      <w:r w:rsidR="0004020D">
        <w:t xml:space="preserve">, R shown </w:t>
      </w:r>
      <w:r w:rsidR="006E7F74">
        <w:t xml:space="preserve">in </w:t>
      </w:r>
      <w:r w:rsidR="006E7F74">
        <w:fldChar w:fldCharType="begin"/>
      </w:r>
      <w:r w:rsidR="006E7F74">
        <w:instrText xml:space="preserve"> REF _Ref509005922 \h </w:instrText>
      </w:r>
      <w:r w:rsidR="006E7F74">
        <w:fldChar w:fldCharType="separate"/>
      </w:r>
      <w:r w:rsidR="006E7F74">
        <w:t xml:space="preserve">Figure </w:t>
      </w:r>
      <w:r w:rsidR="006E7F74">
        <w:rPr>
          <w:noProof/>
        </w:rPr>
        <w:t>6</w:t>
      </w:r>
      <w:r w:rsidR="006E7F74">
        <w:fldChar w:fldCharType="end"/>
      </w:r>
      <w:r w:rsidR="006E7F74">
        <w:t xml:space="preserve"> </w:t>
      </w:r>
      <w:r w:rsidR="00E81F1A">
        <w:t>will be initialized by</w:t>
      </w:r>
      <w:r w:rsidR="00F0569F">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0569F">
        <w:t xml:space="preserve"> as below</w:t>
      </w:r>
    </w:p>
    <w:p w14:paraId="0832D0D1" w14:textId="6238DA25" w:rsidR="00DB1400" w:rsidRPr="00327A5C" w:rsidRDefault="00F0569F" w:rsidP="00DE7210">
      <w:pPr>
        <w:jc w:val="center"/>
      </w:pPr>
      <m:oMathPara>
        <m:oMath>
          <m:r>
            <w:rPr>
              <w:rFonts w:ascii="Cambria Math" w:hAnsi="Cambria Math"/>
            </w:rPr>
            <m:t>R=</m:t>
          </m:r>
          <m:d>
            <m:dPr>
              <m:begChr m:val="{"/>
              <m:endChr m:val=""/>
              <m:ctrlPr>
                <w:rPr>
                  <w:rFonts w:ascii="Cambria Math" w:hAnsi="Cambria Math"/>
                  <w:i/>
                </w:rPr>
              </m:ctrlPr>
            </m:dPr>
            <m:e>
              <m:eqArr>
                <m:eqArrPr>
                  <m:ctrlPr>
                    <w:rPr>
                      <w:rFonts w:ascii="Cambria Math" w:hAnsi="Cambria Math"/>
                      <w:i/>
                    </w:rPr>
                  </m:ctrlPr>
                </m:eqArrPr>
                <m:e>
                  <m:box>
                    <m:boxPr>
                      <m:noBreak m:val="0"/>
                      <m:ctrlPr>
                        <w:rPr>
                          <w:rFonts w:ascii="Cambria Math" w:hAnsi="Cambria Math"/>
                          <w:i/>
                        </w:rPr>
                      </m:ctrlPr>
                    </m:boxPr>
                    <m:e>
                      <m:r>
                        <w:rPr>
                          <w:rFonts w:ascii="Cambria Math" w:hAnsi="Cambria Math"/>
                        </w:rPr>
                        <m:t>0</m:t>
                      </m:r>
                    </m:e>
                  </m:box>
                  <m:box>
                    <m:boxPr>
                      <m:noBreak m:val="0"/>
                      <m:ctrlPr>
                        <w:rPr>
                          <w:rFonts w:ascii="Cambria Math" w:hAnsi="Cambria Math"/>
                          <w:i/>
                        </w:rPr>
                      </m:ctrlPr>
                    </m:boxPr>
                    <m:e>
                      <m:r>
                        <w:rPr>
                          <w:rFonts w:ascii="Cambria Math" w:hAnsi="Cambria Math"/>
                        </w:rPr>
                        <m:t xml:space="preserve">          </m:t>
                      </m:r>
                      <m:r>
                        <w:rPr>
                          <w:rFonts w:ascii="Cambria Math" w:hAnsi="Cambria Math"/>
                        </w:rPr>
                        <m:t xml:space="preserve">for 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
                  <m:box>
                    <m:boxPr>
                      <m:noBreak m:val="0"/>
                      <m:ctrlPr>
                        <w:rPr>
                          <w:rFonts w:ascii="Cambria Math" w:hAnsi="Cambria Math"/>
                          <w:i/>
                        </w:rPr>
                      </m:ctrlPr>
                    </m:boxPr>
                    <m:e>
                      <m:sSub>
                        <m:sSubPr>
                          <m:ctrlPr>
                            <w:rPr>
                              <w:rFonts w:ascii="Cambria Math" w:hAnsi="Cambria Math"/>
                              <w:i/>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up>
                              <m:r>
                                <w:rPr>
                                  <w:rFonts w:ascii="Cambria Math" w:hAnsi="Cambria Math"/>
                                </w:rPr>
                                <m:t>'</m:t>
                              </m:r>
                            </m:sup>
                          </m:sSubSup>
                        </m:e>
                      </m:d>
                    </m:e>
                  </m:box>
                  <m:box>
                    <m:boxPr>
                      <m:noBreak m:val="0"/>
                      <m:ctrlPr>
                        <w:rPr>
                          <w:rFonts w:ascii="Cambria Math" w:hAnsi="Cambria Math"/>
                          <w:i/>
                        </w:rPr>
                      </m:ctrlPr>
                    </m:boxPr>
                    <m:e>
                      <m:r>
                        <w:rPr>
                          <w:rFonts w:ascii="Cambria Math" w:hAnsi="Cambria Math"/>
                        </w:rPr>
                        <m:t xml:space="preserve">      </m:t>
                      </m:r>
                      <m:r>
                        <w:rPr>
                          <w:rFonts w:ascii="Cambria Math" w:hAnsi="Cambria Math"/>
                        </w:rPr>
                        <m:t xml:space="preserve">for non-terminal </m:t>
                      </m:r>
                      <m:sSub>
                        <m:sSubPr>
                          <m:ctrlPr>
                            <w:rPr>
                              <w:rFonts w:ascii="Cambria Math" w:hAnsi="Cambria Math"/>
                              <w:i/>
                            </w:rPr>
                          </m:ctrlPr>
                        </m:sSubPr>
                        <m:e>
                          <m:r>
                            <w:rPr>
                              <w:rFonts w:ascii="Cambria Math" w:hAnsi="Cambria Math"/>
                            </w:rPr>
                            <m:t>s</m:t>
                          </m:r>
                        </m:e>
                        <m:sub>
                          <m:r>
                            <w:rPr>
                              <w:rFonts w:ascii="Cambria Math" w:hAnsi="Cambria Math"/>
                            </w:rPr>
                            <m:t>t</m:t>
                          </m:r>
                        </m:sub>
                      </m:sSub>
                    </m:e>
                  </m:box>
                </m:e>
              </m:eqArr>
            </m:e>
          </m:d>
        </m:oMath>
      </m:oMathPara>
    </w:p>
    <w:p w14:paraId="3A15B88D" w14:textId="07246FF8" w:rsidR="00327A5C" w:rsidRDefault="005932CA" w:rsidP="001D1E00">
      <w:pPr>
        <w:ind w:firstLine="432"/>
      </w:pPr>
      <w:r>
        <w:t xml:space="preserve">The following update for </w:t>
      </w:r>
      <m:oMath>
        <m:sSub>
          <m:sSubPr>
            <m:ctrlPr>
              <w:rPr>
                <w:rFonts w:ascii="Cambria Math" w:hAnsi="Cambria Math"/>
              </w:rPr>
            </m:ctrlPr>
          </m:sSubPr>
          <m:e>
            <m:r>
              <w:rPr>
                <w:rFonts w:ascii="Cambria Math" w:hAnsi="Cambria Math"/>
              </w:rPr>
              <m:t>θ</m:t>
            </m:r>
          </m:e>
          <m:sub>
            <m:sSub>
              <m:sSubPr>
                <m:ctrlPr>
                  <w:rPr>
                    <w:rFonts w:ascii="Cambria Math" w:hAnsi="Cambria Math"/>
                  </w:rPr>
                </m:ctrlPr>
              </m:sSubPr>
              <m:e>
                <m:r>
                  <w:rPr>
                    <w:rFonts w:ascii="Cambria Math" w:hAnsi="Cambria Math"/>
                  </w:rPr>
                  <m:t>v</m:t>
                </m:r>
              </m:e>
              <m:sub>
                <m:r>
                  <m:rPr>
                    <m:sty m:val="p"/>
                  </m:rPr>
                  <w:rPr>
                    <w:rFonts w:ascii="Cambria Math" w:hAnsi="Cambria Math"/>
                  </w:rPr>
                  <m:t>2</m:t>
                </m:r>
              </m:sub>
            </m:sSub>
          </m:sub>
        </m:sSub>
      </m:oMath>
      <w:r w:rsidR="00003AC1">
        <w:t xml:space="preserve"> and </w:t>
      </w:r>
      <m:oMath>
        <m:r>
          <w:rPr>
            <w:rFonts w:ascii="Cambria Math" w:hAnsi="Cambria Math"/>
          </w:rPr>
          <m:t>θ</m:t>
        </m:r>
      </m:oMath>
      <w:r w:rsidR="00B91D8F">
        <w:t xml:space="preserve"> will be as below</w:t>
      </w:r>
    </w:p>
    <w:p w14:paraId="1BE843E7" w14:textId="50DECF9A" w:rsidR="00B91D8F" w:rsidRPr="005645D9" w:rsidRDefault="0094273C" w:rsidP="007F43B5">
      <m:oMathPara>
        <m:oMath>
          <m:r>
            <w:rPr>
              <w:rFonts w:ascii="Cambria Math" w:hAnsi="Cambria Math"/>
            </w:rPr>
            <m:t>dθ</m:t>
          </m:r>
          <m:r>
            <w:rPr>
              <w:rFonts w:ascii="Cambria Math" w:hAnsi="Cambria Math"/>
            </w:rPr>
            <m:t>←</m:t>
          </m:r>
          <m:r>
            <w:rPr>
              <w:rFonts w:ascii="Cambria Math" w:hAnsi="Cambria Math"/>
            </w:rPr>
            <m:t>dθ</m:t>
          </m:r>
          <m:r>
            <w:rPr>
              <w:rFonts w:ascii="Cambria Math" w:hAnsi="Cambria Math"/>
            </w:rPr>
            <m:t>+</m:t>
          </m:r>
          <m:sSub>
            <m:sSubPr>
              <m:ctrlPr>
                <w:rPr>
                  <w:rFonts w:ascii="Cambria Math" w:hAnsi="Cambria Math"/>
                  <w:i/>
                </w:rPr>
              </m:ctrlPr>
            </m:sSubPr>
            <m:e>
              <m:r>
                <m:rPr>
                  <m:sty m:val="p"/>
                </m:rPr>
                <w:rPr>
                  <w:rFonts w:ascii="Cambria Math" w:hAnsi="Cambria Math"/>
                </w:rPr>
                <m:t>∇</m:t>
              </m:r>
              <m:ctrlPr>
                <w:rPr>
                  <w:rFonts w:ascii="Cambria Math" w:hAnsi="Cambria Math"/>
                </w:rPr>
              </m:ctrlPr>
            </m:e>
            <m:sub>
              <m:sSup>
                <m:sSupPr>
                  <m:ctrlPr>
                    <w:rPr>
                      <w:rFonts w:ascii="Cambria Math" w:hAnsi="Cambria Math"/>
                      <w:i/>
                    </w:rPr>
                  </m:ctrlPr>
                </m:sSupPr>
                <m:e>
                  <m:r>
                    <w:rPr>
                      <w:rFonts w:ascii="Cambria Math" w:hAnsi="Cambria Math"/>
                    </w:rPr>
                    <m:t>θ</m:t>
                  </m:r>
                </m:e>
                <m:sup>
                  <m:r>
                    <w:rPr>
                      <w:rFonts w:ascii="Cambria Math" w:hAnsi="Cambria Math"/>
                    </w:rPr>
                    <m:t>'</m:t>
                  </m:r>
                </m:sup>
              </m:sSup>
            </m:sub>
          </m:sSub>
          <m:r>
            <w:rPr>
              <w:rFonts w:ascii="Cambria Math" w:hAnsi="Cambria Math"/>
            </w:rPr>
            <m:t>logπ</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θ</m:t>
                  </m:r>
                </m:e>
                <m:sup>
                  <m:r>
                    <w:rPr>
                      <w:rFonts w:ascii="Cambria Math" w:hAnsi="Cambria Math"/>
                    </w:rPr>
                    <m:t>'</m:t>
                  </m:r>
                </m:sup>
              </m:sSup>
            </m:e>
          </m:d>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r>
                <w:rPr>
                  <w:rFonts w:ascii="Cambria Math" w:hAnsi="Cambria Math"/>
                </w:rPr>
                <m:t xml:space="preserve"> </m:t>
              </m:r>
            </m:e>
          </m:d>
        </m:oMath>
      </m:oMathPara>
    </w:p>
    <w:p w14:paraId="2302B55B" w14:textId="4C81D37B" w:rsidR="005645D9" w:rsidRPr="00AC6F44" w:rsidRDefault="005645D9" w:rsidP="007F43B5">
      <m:oMathPara>
        <m:oMath>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m:t>
          </m:r>
          <m:r>
            <w:rPr>
              <w:rFonts w:ascii="Cambria Math" w:hAnsi="Cambria Math"/>
            </w:rPr>
            <m:t>d</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r>
            <w:rPr>
              <w:rFonts w:ascii="Cambria Math" w:hAnsi="Cambria Math"/>
            </w:rPr>
            <m:t>+</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e>
                  </m:d>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up>
              <m:r>
                <w:rPr>
                  <w:rFonts w:ascii="Cambria Math" w:hAnsi="Cambria Math"/>
                </w:rPr>
                <m:t>'</m:t>
              </m:r>
            </m:sup>
          </m:sSubSup>
        </m:oMath>
      </m:oMathPara>
    </w:p>
    <w:p w14:paraId="42CDB690" w14:textId="4FB9F74E" w:rsidR="000F7B6F" w:rsidRDefault="00AC6F44" w:rsidP="00722AF0">
      <w:pPr>
        <w:ind w:firstLine="432"/>
        <w:jc w:val="both"/>
      </w:pPr>
      <w:r>
        <w:t xml:space="preserve">Similarly, </w:t>
      </w:r>
      <w:r w:rsidR="00AC02CC">
        <w:t xml:space="preserve">if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C02CC">
        <w:t xml:space="preserve"> is selected, we can update with</w:t>
      </w:r>
      <w:r w:rsidR="00B93716">
        <w:t xml:space="preserve"> similar method</w:t>
      </w:r>
      <w:r w:rsidR="00500BDA">
        <w:t xml:space="preserve">. </w:t>
      </w:r>
    </w:p>
    <w:p w14:paraId="412B55A5" w14:textId="4A272D0D" w:rsidR="00463854" w:rsidRDefault="00C81262" w:rsidP="00722AF0">
      <w:pPr>
        <w:ind w:firstLine="432"/>
        <w:jc w:val="both"/>
      </w:pPr>
      <w:r>
        <w:t>In double A3C</w:t>
      </w:r>
      <w:r w:rsidR="0070663B">
        <w:t xml:space="preserve"> </w:t>
      </w:r>
      <w:r w:rsidR="00DB3D0D">
        <w:t>from</w:t>
      </w:r>
      <w:r w:rsidR="0070663B">
        <w:t xml:space="preserve"> </w:t>
      </w:r>
      <w:r w:rsidR="0070663B">
        <w:fldChar w:fldCharType="begin"/>
      </w:r>
      <w:r w:rsidR="0070663B">
        <w:instrText xml:space="preserve"> REF _Ref509005922 \h </w:instrText>
      </w:r>
      <w:r w:rsidR="00722AF0">
        <w:instrText xml:space="preserve"> \* MERGEFORMAT </w:instrText>
      </w:r>
      <w:r w:rsidR="0070663B">
        <w:fldChar w:fldCharType="separate"/>
      </w:r>
      <w:r w:rsidR="0070663B">
        <w:t xml:space="preserve">Figure </w:t>
      </w:r>
      <w:r w:rsidR="0070663B">
        <w:rPr>
          <w:noProof/>
        </w:rPr>
        <w:t>6</w:t>
      </w:r>
      <w:r w:rsidR="0070663B">
        <w:fldChar w:fldCharType="end"/>
      </w:r>
      <w:r w:rsidR="0070663B">
        <w:t>(b)</w:t>
      </w:r>
      <w:r>
        <w:t>,</w:t>
      </w:r>
      <w:r w:rsidR="00AC2AD8">
        <w:t xml:space="preserve"> first value</w:t>
      </w:r>
      <w:r w:rsidR="00882A31">
        <w:t xml:space="preserve"> parameters</w:t>
      </w:r>
      <w:r w:rsidR="00AC2AD8">
        <w:t xml:space="preserve">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1</m:t>
                </m:r>
              </m:sub>
            </m:sSub>
          </m:sub>
        </m:sSub>
      </m:oMath>
      <w:r w:rsidR="00AC2AD8">
        <w:t>, second value</w:t>
      </w:r>
      <w:r w:rsidR="00F94B2B">
        <w:t xml:space="preserve"> </w:t>
      </w:r>
      <w:r w:rsidR="000B58F0">
        <w:t xml:space="preserve">parameters </w:t>
      </w:r>
      <m:oMath>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v</m:t>
                </m:r>
              </m:e>
              <m:sub>
                <m:r>
                  <w:rPr>
                    <w:rFonts w:ascii="Cambria Math" w:hAnsi="Cambria Math"/>
                  </w:rPr>
                  <m:t>2</m:t>
                </m:r>
              </m:sub>
            </m:sSub>
          </m:sub>
        </m:sSub>
      </m:oMath>
      <w:r w:rsidR="00BE33AA">
        <w:t xml:space="preserve">, and </w:t>
      </w:r>
      <w:r w:rsidR="006001AD">
        <w:t>policy</w:t>
      </w:r>
      <w:r w:rsidR="00FB7AA7">
        <w:t xml:space="preserve"> </w:t>
      </w:r>
      <w:r w:rsidR="00FB0402">
        <w:t xml:space="preserve">parameters </w:t>
      </w:r>
      <m:oMath>
        <m:r>
          <w:rPr>
            <w:rFonts w:ascii="Cambria Math" w:hAnsi="Cambria Math"/>
          </w:rPr>
          <m:t>θ</m:t>
        </m:r>
      </m:oMath>
      <w:r w:rsidR="00283B1A">
        <w:t xml:space="preserve"> </w:t>
      </w:r>
      <w:r w:rsidR="00C3339B">
        <w:t xml:space="preserve">share </w:t>
      </w:r>
      <w:r w:rsidR="00BC2CE3">
        <w:t>some variables as well.</w:t>
      </w:r>
      <w:r w:rsidR="009D57D6">
        <w:t xml:space="preserve"> </w:t>
      </w:r>
      <w:r w:rsidR="00C26F16">
        <w:t>D</w:t>
      </w:r>
      <w:r w:rsidR="008B1C16">
        <w:t xml:space="preserve">ouble A3C </w:t>
      </w:r>
      <w:r w:rsidR="00722AF0">
        <w:t xml:space="preserve">shares the same parameters from the first convolutional layer </w:t>
      </w:r>
      <w:r w:rsidR="00DE2690">
        <w:t xml:space="preserve">up to </w:t>
      </w:r>
      <w:r w:rsidR="009910A3">
        <w:t xml:space="preserve">the </w:t>
      </w:r>
      <w:r w:rsidR="00A05F4A">
        <w:t>first fully connected layer</w:t>
      </w:r>
      <w:r w:rsidR="00152C8A">
        <w:t>.</w:t>
      </w:r>
      <w:r w:rsidR="002A60D0">
        <w:t xml:space="preserve"> Then,</w:t>
      </w:r>
      <w:r w:rsidR="00C04917">
        <w:t xml:space="preserve"> different fully connected </w:t>
      </w:r>
      <w:r w:rsidR="007B2683">
        <w:t xml:space="preserve">layers are used to generat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1C0D6C">
        <w:t xml:space="preserve">.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1C0D6C">
        <w:t>,</w:t>
      </w:r>
      <w:r w:rsidR="008D5DBB">
        <w:t xml:space="preserve"> and </w:t>
      </w:r>
      <m:oMath>
        <m:r>
          <w:rPr>
            <w:rFonts w:ascii="Cambria Math" w:hAnsi="Cambria Math"/>
          </w:rPr>
          <m:t>π</m:t>
        </m:r>
      </m:oMath>
      <w:r w:rsidR="00EF75A9">
        <w:t xml:space="preserve"> </w:t>
      </w:r>
      <w:r w:rsidR="00EF75A9">
        <w:lastRenderedPageBreak/>
        <w:t>individually</w:t>
      </w:r>
      <w:r w:rsidR="006121CB">
        <w:t>.</w:t>
      </w:r>
      <w:r w:rsidR="00E763BC">
        <w:t xml:space="preserve"> By using </w:t>
      </w:r>
      <w:r w:rsidR="0091593C">
        <w:t xml:space="preserve">two different value functions, we believe it can help </w:t>
      </w:r>
      <w:r w:rsidR="0019161C">
        <w:t xml:space="preserve">remove the </w:t>
      </w:r>
      <w:r w:rsidR="003C0018">
        <w:t xml:space="preserve">correlation </w:t>
      </w:r>
      <w:r w:rsidR="003440D3">
        <w:t>from</w:t>
      </w:r>
      <w:r w:rsidR="00B203A2">
        <w:t xml:space="preserve"> consecutive state samp</w:t>
      </w:r>
      <w:r w:rsidR="008B3118">
        <w:t>les</w:t>
      </w:r>
      <w:r w:rsidR="00920EAA">
        <w:t xml:space="preserve">. </w:t>
      </w:r>
      <w:r w:rsidR="00426465">
        <w:t>The uncorrelated</w:t>
      </w:r>
      <w:r w:rsidR="00170DD5">
        <w:t xml:space="preserve"> estimation</w:t>
      </w:r>
      <w:r w:rsidR="00426465">
        <w:t xml:space="preserve"> from one value function will </w:t>
      </w:r>
      <w:r w:rsidR="00A543BA">
        <w:t xml:space="preserve">lead another value function </w:t>
      </w:r>
      <w:r w:rsidR="00A3593B">
        <w:t>for fast convergence and</w:t>
      </w:r>
      <w:r w:rsidR="008642B1">
        <w:t xml:space="preserve"> eventually</w:t>
      </w:r>
      <w:r w:rsidR="00A3593B">
        <w:t xml:space="preserve"> better performance. </w:t>
      </w:r>
    </w:p>
    <w:p w14:paraId="48248054" w14:textId="213B034D" w:rsidR="00A85D36" w:rsidRPr="00B073C4" w:rsidRDefault="00493DF5" w:rsidP="009946B3">
      <w:pPr>
        <w:ind w:firstLine="432"/>
        <w:jc w:val="both"/>
      </w:pPr>
      <w:r>
        <w:t>Under the condition</w:t>
      </w:r>
      <w:r w:rsidR="00B35AEB">
        <w:t xml:space="preserve"> </w:t>
      </w:r>
      <w:r w:rsidR="00583E03">
        <w:t xml:space="preserve">that double A3C </w:t>
      </w:r>
      <w:r w:rsidR="001B7FD0">
        <w:t>still shares</w:t>
      </w:r>
      <w:r w:rsidR="00963AD9">
        <w:t xml:space="preserve"> most parameters from first </w:t>
      </w:r>
      <w:r w:rsidR="00143529">
        <w:t xml:space="preserve">convolutional </w:t>
      </w:r>
      <w:r w:rsidR="00F306AD">
        <w:t xml:space="preserve">layers </w:t>
      </w:r>
      <w:r w:rsidR="00327FF6">
        <w:t>to first fully connected layers, we try to build network with even less shared parameters which we believe will lead to</w:t>
      </w:r>
      <w:r w:rsidR="00BE4506">
        <w:t xml:space="preserve"> </w:t>
      </w:r>
      <w:r w:rsidR="00207D0E">
        <w:t>more</w:t>
      </w:r>
      <w:r w:rsidR="002B15BD">
        <w:t xml:space="preserve"> independent estimation for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B15BD">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FC7993">
        <w:t xml:space="preserve">. </w:t>
      </w:r>
      <w:r w:rsidR="00C647E2">
        <w:t xml:space="preserve">We wonder that whether this can help even break the </w:t>
      </w:r>
      <w:r w:rsidR="005E4195">
        <w:t>correlatio</w:t>
      </w:r>
      <w:r w:rsidR="00B509E7">
        <w:t>n during</w:t>
      </w:r>
      <w:r w:rsidR="00AB7238">
        <w:t xml:space="preserve"> update</w:t>
      </w:r>
      <w:r w:rsidR="00AD212D">
        <w:t xml:space="preserve"> which </w:t>
      </w:r>
      <w:r w:rsidR="00AB2BE9">
        <w:t xml:space="preserve">can </w:t>
      </w:r>
      <w:r w:rsidR="00AD212D">
        <w:t>lead to better convergence</w:t>
      </w:r>
      <w:r w:rsidR="005E4195">
        <w:t xml:space="preserve">. </w:t>
      </w:r>
      <w:r w:rsidR="003C7D86">
        <w:t xml:space="preserve">Therefore, we introduce </w:t>
      </w:r>
      <w:r w:rsidR="00D32300">
        <w:t xml:space="preserve">less shared double A3C in </w:t>
      </w:r>
      <w:r w:rsidR="00D32300">
        <w:fldChar w:fldCharType="begin"/>
      </w:r>
      <w:r w:rsidR="00D32300">
        <w:instrText xml:space="preserve"> REF _Ref509005922 \h </w:instrText>
      </w:r>
      <w:r w:rsidR="00D32300">
        <w:fldChar w:fldCharType="separate"/>
      </w:r>
      <w:r w:rsidR="00D32300">
        <w:t xml:space="preserve">Figure </w:t>
      </w:r>
      <w:r w:rsidR="00D32300">
        <w:rPr>
          <w:noProof/>
        </w:rPr>
        <w:t>6</w:t>
      </w:r>
      <w:r w:rsidR="00D32300">
        <w:fldChar w:fldCharType="end"/>
      </w:r>
      <w:r w:rsidR="003A1EC3">
        <w:t>(c)</w:t>
      </w:r>
      <w:r w:rsidR="00D32300">
        <w:t xml:space="preserve"> </w:t>
      </w:r>
      <w:r w:rsidR="001028A6">
        <w:t xml:space="preserve">and no shared double A3C </w:t>
      </w:r>
      <w:r w:rsidR="00AE2994">
        <w:t xml:space="preserve">in </w:t>
      </w:r>
      <w:r w:rsidR="00D32300">
        <w:fldChar w:fldCharType="begin"/>
      </w:r>
      <w:r w:rsidR="00D32300">
        <w:instrText xml:space="preserve"> REF _Ref509005922 \h </w:instrText>
      </w:r>
      <w:r w:rsidR="00D32300">
        <w:fldChar w:fldCharType="separate"/>
      </w:r>
      <w:r w:rsidR="00D32300">
        <w:t xml:space="preserve">Figure </w:t>
      </w:r>
      <w:r w:rsidR="00D32300">
        <w:rPr>
          <w:noProof/>
        </w:rPr>
        <w:t>6</w:t>
      </w:r>
      <w:r w:rsidR="00D32300">
        <w:fldChar w:fldCharType="end"/>
      </w:r>
      <w:r w:rsidR="003A1EC3">
        <w:t>(d)</w:t>
      </w:r>
      <w:r w:rsidR="008E684F">
        <w:t xml:space="preserve">. </w:t>
      </w:r>
      <w:r w:rsidR="00294BE4">
        <w:t xml:space="preserve">Less shared double A3C has 3 shared convolutional and max pooling layers while </w:t>
      </w:r>
      <w:r w:rsidR="00CE1568">
        <w:t xml:space="preserve">no shared double A3C only has 1 shared convolutional and max pooling layers. </w:t>
      </w:r>
      <w:r w:rsidR="00575C7F">
        <w:t xml:space="preserve">To generate the policy </w:t>
      </w:r>
      <m:oMath>
        <m:r>
          <w:rPr>
            <w:rFonts w:ascii="Cambria Math" w:hAnsi="Cambria Math"/>
          </w:rPr>
          <m:t>π</m:t>
        </m:r>
      </m:oMath>
      <w:r w:rsidR="00F2085E">
        <w:t xml:space="preserve">, </w:t>
      </w:r>
      <w:r w:rsidR="00E444A1">
        <w:t xml:space="preserve">fully connected layers from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444A1">
        <w:t xml:space="preserve"> and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975E50">
        <w:t xml:space="preserve"> will be concatenated </w:t>
      </w:r>
      <w:r w:rsidR="00751D74">
        <w:t xml:space="preserve">and then </w:t>
      </w:r>
      <w:proofErr w:type="spellStart"/>
      <w:r w:rsidR="00D97492">
        <w:t>softmax</w:t>
      </w:r>
      <w:proofErr w:type="spellEnd"/>
      <w:r w:rsidR="00D97492">
        <w:t xml:space="preserve"> will be applied on top of that.</w:t>
      </w:r>
      <w:bookmarkStart w:id="4" w:name="_GoBack"/>
      <w:bookmarkEnd w:id="4"/>
    </w:p>
    <w:p w14:paraId="36ADF13A" w14:textId="568285CB" w:rsidR="00D20505" w:rsidRDefault="002F5141" w:rsidP="00673743">
      <w:pPr>
        <w:pStyle w:val="Heading1"/>
        <w:numPr>
          <w:ilvl w:val="0"/>
          <w:numId w:val="1"/>
        </w:numPr>
        <w:rPr>
          <w:b/>
        </w:rPr>
      </w:pPr>
      <w:r>
        <w:rPr>
          <w:b/>
        </w:rPr>
        <w:t>Experiment</w:t>
      </w:r>
    </w:p>
    <w:p w14:paraId="11406031" w14:textId="12A025C7" w:rsidR="00634AF4" w:rsidRDefault="0042328A" w:rsidP="005A7FEF">
      <w:pPr>
        <w:ind w:firstLine="432"/>
        <w:jc w:val="both"/>
        <w:rPr>
          <w:rFonts w:eastAsiaTheme="minorEastAsia"/>
          <w:lang w:eastAsia="zh-CN"/>
        </w:rPr>
      </w:pPr>
      <w:r>
        <w:rPr>
          <w:rFonts w:eastAsiaTheme="minorEastAsia"/>
          <w:lang w:eastAsia="zh-CN"/>
        </w:rPr>
        <w:t xml:space="preserve">Three Atari games: </w:t>
      </w:r>
      <w:r w:rsidR="00256920">
        <w:rPr>
          <w:rFonts w:eastAsiaTheme="minorEastAsia"/>
          <w:lang w:eastAsia="zh-CN"/>
        </w:rPr>
        <w:t>Breakout, Ice Hockey</w:t>
      </w:r>
      <w:r w:rsidR="005D06AB">
        <w:rPr>
          <w:rFonts w:eastAsiaTheme="minorEastAsia"/>
          <w:lang w:eastAsia="zh-CN"/>
        </w:rPr>
        <w:t xml:space="preserve"> and</w:t>
      </w:r>
      <w:r w:rsidR="00256920">
        <w:rPr>
          <w:rFonts w:eastAsiaTheme="minorEastAsia"/>
          <w:lang w:eastAsia="zh-CN"/>
        </w:rPr>
        <w:t xml:space="preserve"> Pong</w:t>
      </w:r>
      <w:r w:rsidR="00CC3B4F">
        <w:rPr>
          <w:rFonts w:eastAsiaTheme="minorEastAsia"/>
          <w:lang w:eastAsia="zh-CN"/>
        </w:rPr>
        <w:t xml:space="preserve"> were used to evaluate</w:t>
      </w:r>
      <w:r w:rsidR="004B514B">
        <w:rPr>
          <w:rFonts w:eastAsiaTheme="minorEastAsia"/>
          <w:lang w:eastAsia="zh-CN"/>
        </w:rPr>
        <w:t xml:space="preserve"> performances of</w:t>
      </w:r>
      <w:r>
        <w:rPr>
          <w:rFonts w:eastAsiaTheme="minorEastAsia"/>
          <w:lang w:eastAsia="zh-CN"/>
        </w:rPr>
        <w:t xml:space="preserve"> </w:t>
      </w:r>
      <w:r w:rsidR="009D2C46">
        <w:rPr>
          <w:rFonts w:eastAsiaTheme="minorEastAsia"/>
          <w:lang w:eastAsia="zh-CN"/>
        </w:rPr>
        <w:t>Vanilla A3C, Double A3C</w:t>
      </w:r>
      <w:r w:rsidR="004B514B">
        <w:rPr>
          <w:rFonts w:eastAsiaTheme="minorEastAsia"/>
          <w:lang w:eastAsia="zh-CN"/>
        </w:rPr>
        <w:t xml:space="preserve"> and</w:t>
      </w:r>
      <w:r w:rsidR="009D2C46">
        <w:rPr>
          <w:rFonts w:eastAsiaTheme="minorEastAsia"/>
          <w:lang w:eastAsia="zh-CN"/>
        </w:rPr>
        <w:t xml:space="preserve"> </w:t>
      </w:r>
      <w:r w:rsidR="00ED341C">
        <w:rPr>
          <w:rFonts w:eastAsiaTheme="minorEastAsia"/>
          <w:lang w:eastAsia="zh-CN"/>
        </w:rPr>
        <w:t>Less</w:t>
      </w:r>
      <w:r w:rsidR="009D2C46">
        <w:rPr>
          <w:rFonts w:eastAsiaTheme="minorEastAsia"/>
          <w:lang w:eastAsia="zh-CN"/>
        </w:rPr>
        <w:t xml:space="preserve"> Double A3C</w:t>
      </w:r>
      <w:r w:rsidR="004B514B">
        <w:rPr>
          <w:rFonts w:eastAsiaTheme="minorEastAsia"/>
          <w:lang w:eastAsia="zh-CN"/>
        </w:rPr>
        <w:t>.</w:t>
      </w:r>
      <w:r w:rsidR="005A7FEF">
        <w:rPr>
          <w:rFonts w:eastAsiaTheme="minorEastAsia"/>
          <w:lang w:eastAsia="zh-CN"/>
        </w:rPr>
        <w:t xml:space="preserve"> </w:t>
      </w:r>
    </w:p>
    <w:p w14:paraId="14B62D36" w14:textId="00EE191F" w:rsidR="003E65C6" w:rsidRDefault="00591F11" w:rsidP="00481D62">
      <w:pPr>
        <w:jc w:val="center"/>
        <w:rPr>
          <w:rFonts w:eastAsiaTheme="minorEastAsia"/>
          <w:lang w:eastAsia="zh-CN"/>
        </w:rPr>
      </w:pPr>
      <w:r>
        <w:rPr>
          <w:rFonts w:eastAsiaTheme="minorEastAsia"/>
          <w:noProof/>
          <w:lang w:eastAsia="zh-CN"/>
        </w:rPr>
        <w:drawing>
          <wp:inline distT="0" distB="0" distL="0" distR="0" wp14:anchorId="344B775D" wp14:editId="678D7F4F">
            <wp:extent cx="2109788" cy="1557949"/>
            <wp:effectExtent l="0" t="0" r="508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3853" cy="1560951"/>
                    </a:xfrm>
                    <a:prstGeom prst="rect">
                      <a:avLst/>
                    </a:prstGeom>
                    <a:noFill/>
                    <a:ln>
                      <a:noFill/>
                    </a:ln>
                  </pic:spPr>
                </pic:pic>
              </a:graphicData>
            </a:graphic>
          </wp:inline>
        </w:drawing>
      </w:r>
    </w:p>
    <w:p w14:paraId="71E80FA4" w14:textId="18CEC46C" w:rsidR="003E65C6" w:rsidRDefault="003E65C6" w:rsidP="00481D62">
      <w:pPr>
        <w:jc w:val="center"/>
        <w:rPr>
          <w:rFonts w:eastAsiaTheme="minorEastAsia"/>
          <w:lang w:eastAsia="zh-CN"/>
        </w:rPr>
      </w:pPr>
      <w:r>
        <w:rPr>
          <w:rFonts w:eastAsiaTheme="minorEastAsia"/>
          <w:noProof/>
          <w:lang w:eastAsia="zh-CN"/>
        </w:rPr>
        <w:drawing>
          <wp:inline distT="0" distB="0" distL="0" distR="0" wp14:anchorId="397E79D2" wp14:editId="35E62FED">
            <wp:extent cx="2130950" cy="1573575"/>
            <wp:effectExtent l="0" t="0" r="3175"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40741" cy="1580805"/>
                    </a:xfrm>
                    <a:prstGeom prst="rect">
                      <a:avLst/>
                    </a:prstGeom>
                    <a:noFill/>
                    <a:ln>
                      <a:noFill/>
                    </a:ln>
                  </pic:spPr>
                </pic:pic>
              </a:graphicData>
            </a:graphic>
          </wp:inline>
        </w:drawing>
      </w:r>
    </w:p>
    <w:p w14:paraId="71D7D06C" w14:textId="77777777" w:rsidR="00FD3CA3" w:rsidRDefault="00481D62" w:rsidP="00FD3CA3">
      <w:pPr>
        <w:keepNext/>
        <w:jc w:val="center"/>
      </w:pPr>
      <w:r>
        <w:rPr>
          <w:rFonts w:eastAsiaTheme="minorEastAsia"/>
          <w:noProof/>
          <w:lang w:eastAsia="zh-CN"/>
        </w:rPr>
        <w:drawing>
          <wp:inline distT="0" distB="0" distL="0" distR="0" wp14:anchorId="3FB359D0" wp14:editId="5E8956E1">
            <wp:extent cx="2166730" cy="1599998"/>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83559" cy="1612425"/>
                    </a:xfrm>
                    <a:prstGeom prst="rect">
                      <a:avLst/>
                    </a:prstGeom>
                    <a:noFill/>
                    <a:ln>
                      <a:noFill/>
                    </a:ln>
                  </pic:spPr>
                </pic:pic>
              </a:graphicData>
            </a:graphic>
          </wp:inline>
        </w:drawing>
      </w:r>
    </w:p>
    <w:p w14:paraId="4F52326F" w14:textId="61586A6B" w:rsidR="00481D62" w:rsidRDefault="00FD3CA3" w:rsidP="00FD3CA3">
      <w:pPr>
        <w:pStyle w:val="Caption"/>
        <w:jc w:val="center"/>
        <w:rPr>
          <w:rFonts w:eastAsiaTheme="minorEastAsia"/>
          <w:lang w:eastAsia="zh-CN"/>
        </w:rPr>
      </w:pPr>
      <w:r>
        <w:t xml:space="preserve">Figure </w:t>
      </w:r>
      <w:fldSimple w:instr=" SEQ Figure \* ARABIC ">
        <w:r w:rsidR="00CE65E9">
          <w:rPr>
            <w:noProof/>
          </w:rPr>
          <w:t>8</w:t>
        </w:r>
      </w:fldSimple>
      <w:r>
        <w:t xml:space="preserve"> Comparison of data </w:t>
      </w:r>
      <w:r w:rsidR="00813BD6">
        <w:t>efficiency</w:t>
      </w:r>
      <w:r w:rsidR="003A5875">
        <w:t xml:space="preserve"> between all A3C and </w:t>
      </w:r>
      <w:r w:rsidR="00462B5E">
        <w:t>DQN</w:t>
      </w:r>
      <w:r>
        <w:t xml:space="preserve">. X-axis is the total number of </w:t>
      </w:r>
      <w:r w:rsidR="00D70AE3">
        <w:t>training</w:t>
      </w:r>
      <w:r>
        <w:t xml:space="preserve"> </w:t>
      </w:r>
      <w:r w:rsidR="00D70AE3">
        <w:t>epochs</w:t>
      </w:r>
      <w:r>
        <w:t xml:space="preserve"> in which each epoch has 6000 update steps.</w:t>
      </w:r>
      <w:r w:rsidR="00D70AE3">
        <w:t xml:space="preserve"> Y-axis is the average score</w:t>
      </w:r>
    </w:p>
    <w:p w14:paraId="5E3050CF" w14:textId="77777777" w:rsidR="003E65C6" w:rsidRDefault="003E65C6" w:rsidP="00591F11">
      <w:pPr>
        <w:rPr>
          <w:rFonts w:eastAsiaTheme="minorEastAsia"/>
          <w:lang w:eastAsia="zh-CN"/>
        </w:rPr>
      </w:pPr>
    </w:p>
    <w:p w14:paraId="24D604B5" w14:textId="40B256BB" w:rsidR="0092581E" w:rsidRDefault="00591F11" w:rsidP="00481D62">
      <w:pPr>
        <w:jc w:val="center"/>
        <w:rPr>
          <w:rFonts w:eastAsiaTheme="minorEastAsia"/>
          <w:lang w:eastAsia="zh-CN"/>
        </w:rPr>
      </w:pPr>
      <w:r>
        <w:rPr>
          <w:rFonts w:eastAsiaTheme="minorEastAsia"/>
          <w:noProof/>
          <w:lang w:eastAsia="zh-CN"/>
        </w:rPr>
        <w:drawing>
          <wp:inline distT="0" distB="0" distL="0" distR="0" wp14:anchorId="436E96A2" wp14:editId="47F9D702">
            <wp:extent cx="2158779" cy="1594126"/>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4199" cy="1598128"/>
                    </a:xfrm>
                    <a:prstGeom prst="rect">
                      <a:avLst/>
                    </a:prstGeom>
                    <a:noFill/>
                    <a:ln>
                      <a:noFill/>
                    </a:ln>
                  </pic:spPr>
                </pic:pic>
              </a:graphicData>
            </a:graphic>
          </wp:inline>
        </w:drawing>
      </w:r>
    </w:p>
    <w:p w14:paraId="013EE6A4" w14:textId="2C929079" w:rsidR="00591F11" w:rsidRDefault="00591F11" w:rsidP="00481D62">
      <w:pPr>
        <w:jc w:val="center"/>
        <w:rPr>
          <w:rFonts w:eastAsiaTheme="minorEastAsia"/>
          <w:lang w:eastAsia="zh-CN"/>
        </w:rPr>
      </w:pPr>
      <w:r>
        <w:rPr>
          <w:rFonts w:eastAsiaTheme="minorEastAsia"/>
          <w:noProof/>
          <w:lang w:eastAsia="zh-CN"/>
        </w:rPr>
        <w:drawing>
          <wp:inline distT="0" distB="0" distL="0" distR="0" wp14:anchorId="71F9CBEB" wp14:editId="21B61B0F">
            <wp:extent cx="2170706" cy="1602933"/>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6945" cy="1607540"/>
                    </a:xfrm>
                    <a:prstGeom prst="rect">
                      <a:avLst/>
                    </a:prstGeom>
                    <a:noFill/>
                    <a:ln>
                      <a:noFill/>
                    </a:ln>
                  </pic:spPr>
                </pic:pic>
              </a:graphicData>
            </a:graphic>
          </wp:inline>
        </w:drawing>
      </w:r>
    </w:p>
    <w:p w14:paraId="3FF107A0" w14:textId="77777777" w:rsidR="00CE65E9" w:rsidRDefault="00481D62" w:rsidP="00CE65E9">
      <w:pPr>
        <w:keepNext/>
        <w:jc w:val="center"/>
      </w:pPr>
      <w:r>
        <w:rPr>
          <w:rFonts w:eastAsiaTheme="minorEastAsia"/>
          <w:noProof/>
          <w:lang w:eastAsia="zh-CN"/>
        </w:rPr>
        <w:drawing>
          <wp:inline distT="0" distB="0" distL="0" distR="0" wp14:anchorId="0C0FEF12" wp14:editId="5A534DC5">
            <wp:extent cx="2150828" cy="158825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8970" cy="1594267"/>
                    </a:xfrm>
                    <a:prstGeom prst="rect">
                      <a:avLst/>
                    </a:prstGeom>
                    <a:noFill/>
                    <a:ln>
                      <a:noFill/>
                    </a:ln>
                  </pic:spPr>
                </pic:pic>
              </a:graphicData>
            </a:graphic>
          </wp:inline>
        </w:drawing>
      </w:r>
    </w:p>
    <w:p w14:paraId="3CDC0861" w14:textId="0CBF5346" w:rsidR="0028291F" w:rsidRPr="00E1237C" w:rsidRDefault="00CE65E9" w:rsidP="00E1237C">
      <w:pPr>
        <w:pStyle w:val="Caption"/>
        <w:jc w:val="center"/>
        <w:rPr>
          <w:rFonts w:eastAsiaTheme="minorEastAsia"/>
          <w:lang w:eastAsia="zh-CN"/>
        </w:rPr>
      </w:pPr>
      <w:r>
        <w:t xml:space="preserve">Figure </w:t>
      </w:r>
      <w:fldSimple w:instr=" SEQ Figure \* ARABIC ">
        <w:r>
          <w:rPr>
            <w:noProof/>
          </w:rPr>
          <w:t>9</w:t>
        </w:r>
      </w:fldSimple>
      <w:r>
        <w:t xml:space="preserve"> </w:t>
      </w:r>
      <w:r w:rsidRPr="00166DEE">
        <w:t xml:space="preserve">Comparison of </w:t>
      </w:r>
      <w:r>
        <w:t>training speed</w:t>
      </w:r>
      <w:r w:rsidR="00F3053E">
        <w:t xml:space="preserve"> between </w:t>
      </w:r>
      <w:r w:rsidR="00CE46D9">
        <w:t xml:space="preserve">all </w:t>
      </w:r>
      <w:r w:rsidR="00F3053E">
        <w:t>A3C and DQN</w:t>
      </w:r>
      <w:r w:rsidRPr="00166DEE">
        <w:t>. X-axis is the total number of training</w:t>
      </w:r>
      <w:r w:rsidR="003A2080">
        <w:t xml:space="preserve"> time</w:t>
      </w:r>
      <w:r w:rsidRPr="00166DEE">
        <w:t>. Y-axis is the average score</w:t>
      </w:r>
    </w:p>
    <w:p w14:paraId="5519A56B" w14:textId="77777777" w:rsidR="00EA5510" w:rsidRDefault="00046A89" w:rsidP="006873E8">
      <w:pPr>
        <w:ind w:firstLine="432"/>
        <w:jc w:val="both"/>
        <w:rPr>
          <w:rFonts w:eastAsiaTheme="minorEastAsia"/>
          <w:lang w:eastAsia="zh-CN"/>
        </w:rPr>
      </w:pPr>
      <w:r>
        <w:rPr>
          <w:rFonts w:eastAsiaTheme="minorEastAsia"/>
          <w:lang w:eastAsia="zh-CN"/>
        </w:rPr>
        <w:t>From the training plot</w:t>
      </w:r>
      <w:r w:rsidR="00395CF1">
        <w:rPr>
          <w:rFonts w:eastAsiaTheme="minorEastAsia"/>
          <w:lang w:eastAsia="zh-CN"/>
        </w:rPr>
        <w:t xml:space="preserve">, we see less double A3C and </w:t>
      </w:r>
      <w:r w:rsidR="00C21314">
        <w:rPr>
          <w:rFonts w:eastAsiaTheme="minorEastAsia"/>
          <w:lang w:eastAsia="zh-CN"/>
        </w:rPr>
        <w:t xml:space="preserve">double A3C does not help improve performance </w:t>
      </w:r>
      <w:r w:rsidR="00C21314">
        <w:rPr>
          <w:rFonts w:eastAsiaTheme="minorEastAsia"/>
          <w:lang w:eastAsia="zh-CN"/>
        </w:rPr>
        <w:lastRenderedPageBreak/>
        <w:t xml:space="preserve">significantly. </w:t>
      </w:r>
      <w:r w:rsidR="007172B6">
        <w:rPr>
          <w:rFonts w:eastAsiaTheme="minorEastAsia"/>
          <w:lang w:eastAsia="zh-CN"/>
        </w:rPr>
        <w:t>We believe it might be caused by too many share</w:t>
      </w:r>
      <w:r w:rsidR="00D66766">
        <w:rPr>
          <w:rFonts w:eastAsiaTheme="minorEastAsia"/>
          <w:lang w:eastAsia="zh-CN"/>
        </w:rPr>
        <w:t>d parameters in both algorithms.</w:t>
      </w:r>
      <w:r w:rsidR="006873E8">
        <w:rPr>
          <w:rFonts w:eastAsiaTheme="minorEastAsia"/>
          <w:lang w:eastAsia="zh-CN"/>
        </w:rPr>
        <w:t xml:space="preserve"> </w:t>
      </w:r>
    </w:p>
    <w:p w14:paraId="74DB7EC6" w14:textId="1A8AC83F" w:rsidR="007736B0" w:rsidRDefault="00EA5510" w:rsidP="007C68B8">
      <w:pPr>
        <w:ind w:firstLine="432"/>
        <w:jc w:val="both"/>
        <w:rPr>
          <w:rFonts w:eastAsiaTheme="minorEastAsia"/>
          <w:lang w:eastAsia="zh-CN"/>
        </w:rPr>
      </w:pPr>
      <w:r>
        <w:rPr>
          <w:rFonts w:eastAsiaTheme="minorEastAsia"/>
          <w:lang w:eastAsia="zh-CN"/>
        </w:rPr>
        <w:t>For future work, w</w:t>
      </w:r>
      <w:r w:rsidR="000A2F6A">
        <w:rPr>
          <w:rFonts w:eastAsiaTheme="minorEastAsia"/>
          <w:lang w:eastAsia="zh-CN"/>
        </w:rPr>
        <w:t xml:space="preserve">e </w:t>
      </w:r>
      <w:r w:rsidR="00EE13DA">
        <w:rPr>
          <w:rFonts w:eastAsiaTheme="minorEastAsia"/>
          <w:lang w:eastAsia="zh-CN"/>
        </w:rPr>
        <w:t xml:space="preserve">like to </w:t>
      </w:r>
      <w:r w:rsidR="001D7F50">
        <w:rPr>
          <w:rFonts w:eastAsiaTheme="minorEastAsia"/>
          <w:lang w:eastAsia="zh-CN"/>
        </w:rPr>
        <w:t>train</w:t>
      </w:r>
      <w:r w:rsidR="00EE13DA">
        <w:rPr>
          <w:rFonts w:eastAsiaTheme="minorEastAsia"/>
          <w:lang w:eastAsia="zh-CN"/>
        </w:rPr>
        <w:t xml:space="preserve"> even less shared A3C to see </w:t>
      </w:r>
      <w:r w:rsidR="0032788C">
        <w:rPr>
          <w:rFonts w:eastAsiaTheme="minorEastAsia"/>
          <w:lang w:eastAsia="zh-CN"/>
        </w:rPr>
        <w:t xml:space="preserve">whether it will </w:t>
      </w:r>
      <w:r w:rsidR="003538EA">
        <w:rPr>
          <w:rFonts w:eastAsiaTheme="minorEastAsia"/>
          <w:lang w:eastAsia="zh-CN"/>
        </w:rPr>
        <w:t>give better convergence.</w:t>
      </w:r>
      <w:r w:rsidR="008E43BC">
        <w:rPr>
          <w:rFonts w:eastAsiaTheme="minorEastAsia"/>
          <w:lang w:eastAsia="zh-CN"/>
        </w:rPr>
        <w:t xml:space="preserve"> </w:t>
      </w:r>
      <w:r w:rsidR="002813FF">
        <w:rPr>
          <w:rFonts w:eastAsiaTheme="minorEastAsia"/>
          <w:lang w:eastAsia="zh-CN"/>
        </w:rPr>
        <w:t xml:space="preserve">We </w:t>
      </w:r>
      <w:r w:rsidR="000A76D0">
        <w:rPr>
          <w:rFonts w:eastAsiaTheme="minorEastAsia"/>
          <w:lang w:eastAsia="zh-CN"/>
        </w:rPr>
        <w:t>will also</w:t>
      </w:r>
      <w:r w:rsidR="002813FF">
        <w:rPr>
          <w:rFonts w:eastAsiaTheme="minorEastAsia"/>
          <w:lang w:eastAsia="zh-CN"/>
        </w:rPr>
        <w:t xml:space="preserve"> compare data efficiency among three different A3C methods. </w:t>
      </w:r>
      <w:r w:rsidR="000A76D0">
        <w:rPr>
          <w:rFonts w:eastAsiaTheme="minorEastAsia"/>
          <w:lang w:eastAsia="zh-CN"/>
        </w:rPr>
        <w:t xml:space="preserve">We potentially want to come up with </w:t>
      </w:r>
      <w:r w:rsidR="00DF1772">
        <w:rPr>
          <w:rFonts w:eastAsiaTheme="minorEastAsia"/>
          <w:lang w:eastAsia="zh-CN"/>
        </w:rPr>
        <w:t xml:space="preserve">one </w:t>
      </w:r>
      <w:proofErr w:type="gramStart"/>
      <w:r w:rsidR="000A76D0">
        <w:rPr>
          <w:rFonts w:eastAsiaTheme="minorEastAsia"/>
          <w:lang w:eastAsia="zh-CN"/>
        </w:rPr>
        <w:t xml:space="preserve">more </w:t>
      </w:r>
      <w:r w:rsidR="00567D6B">
        <w:rPr>
          <w:rFonts w:eastAsiaTheme="minorEastAsia"/>
          <w:lang w:eastAsia="zh-CN"/>
        </w:rPr>
        <w:t>new</w:t>
      </w:r>
      <w:proofErr w:type="gramEnd"/>
      <w:r w:rsidR="00567D6B">
        <w:rPr>
          <w:rFonts w:eastAsiaTheme="minorEastAsia"/>
          <w:lang w:eastAsia="zh-CN"/>
        </w:rPr>
        <w:t xml:space="preserve"> algorithm to experiment on. </w:t>
      </w:r>
      <w:r w:rsidR="00E94A43">
        <w:rPr>
          <w:rFonts w:eastAsiaTheme="minorEastAsia"/>
          <w:lang w:eastAsia="zh-CN"/>
        </w:rPr>
        <w:t>If time allows</w:t>
      </w:r>
      <w:r w:rsidR="008E43BC">
        <w:rPr>
          <w:rFonts w:eastAsiaTheme="minorEastAsia"/>
          <w:lang w:eastAsia="zh-CN"/>
        </w:rPr>
        <w:t xml:space="preserve">, we would like to </w:t>
      </w:r>
      <w:r w:rsidR="0072350D">
        <w:rPr>
          <w:rFonts w:eastAsiaTheme="minorEastAsia"/>
          <w:lang w:eastAsia="zh-CN"/>
        </w:rPr>
        <w:t xml:space="preserve">expand the benchmark by implementing </w:t>
      </w:r>
      <w:r w:rsidR="00587A6B">
        <w:rPr>
          <w:rFonts w:eastAsiaTheme="minorEastAsia"/>
          <w:lang w:eastAsia="zh-CN"/>
        </w:rPr>
        <w:t>vanilla DQN and its variants.</w:t>
      </w:r>
    </w:p>
    <w:p w14:paraId="15F5B188" w14:textId="636A4786" w:rsidR="00E1237C" w:rsidRDefault="005778E7" w:rsidP="00E1237C">
      <w:pPr>
        <w:pStyle w:val="Heading1"/>
        <w:numPr>
          <w:ilvl w:val="0"/>
          <w:numId w:val="1"/>
        </w:numPr>
        <w:rPr>
          <w:b/>
        </w:rPr>
      </w:pPr>
      <w:r>
        <w:rPr>
          <w:b/>
        </w:rPr>
        <w:t xml:space="preserve">Discussion </w:t>
      </w:r>
    </w:p>
    <w:p w14:paraId="0F165468" w14:textId="7BBD2F94" w:rsidR="003E65C6" w:rsidRDefault="00E1237C" w:rsidP="00E1237C">
      <w:pPr>
        <w:suppressAutoHyphens w:val="0"/>
        <w:autoSpaceDE/>
        <w:spacing w:after="160" w:line="259" w:lineRule="auto"/>
        <w:ind w:firstLine="432"/>
        <w:rPr>
          <w:rFonts w:eastAsiaTheme="minorEastAsia"/>
          <w:lang w:eastAsia="zh-CN"/>
        </w:rPr>
      </w:pPr>
      <w:r>
        <w:rPr>
          <w:rFonts w:eastAsiaTheme="minorEastAsia"/>
          <w:lang w:eastAsia="zh-CN"/>
        </w:rPr>
        <w:t>Text</w:t>
      </w:r>
    </w:p>
    <w:p w14:paraId="1E2EEAD2" w14:textId="08F348E4" w:rsidR="008E5A64" w:rsidRPr="007C68B8" w:rsidRDefault="008E5A64" w:rsidP="008E5A64">
      <w:pPr>
        <w:suppressAutoHyphens w:val="0"/>
        <w:autoSpaceDE/>
        <w:spacing w:after="160" w:line="259" w:lineRule="auto"/>
        <w:rPr>
          <w:rFonts w:eastAsiaTheme="minorEastAsia"/>
          <w:lang w:eastAsia="zh-CN"/>
        </w:rPr>
      </w:pPr>
      <w:r>
        <w:rPr>
          <w:rFonts w:eastAsiaTheme="minorEastAsia"/>
          <w:lang w:eastAsia="zh-CN"/>
        </w:rP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23"/>
      <w:footerReference w:type="default" r:id="rId24"/>
      <w:footerReference w:type="first" r:id="rId25"/>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7CE27" w14:textId="77777777" w:rsidR="00CB17D4" w:rsidRDefault="00CB17D4" w:rsidP="00E04579">
      <w:r>
        <w:separator/>
      </w:r>
    </w:p>
  </w:endnote>
  <w:endnote w:type="continuationSeparator" w:id="0">
    <w:p w14:paraId="5AF2D524" w14:textId="77777777" w:rsidR="00CB17D4" w:rsidRDefault="00CB17D4"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CB17D4" w:rsidP="00F87D28">
    <w:pPr>
      <w:pStyle w:val="Footer"/>
    </w:pPr>
  </w:p>
  <w:p w14:paraId="68362E36" w14:textId="77777777" w:rsidR="00F70B5F" w:rsidRDefault="00CB17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6F0EF6" w14:textId="77777777" w:rsidR="00CB17D4" w:rsidRDefault="00CB17D4" w:rsidP="00E04579">
      <w:r>
        <w:separator/>
      </w:r>
    </w:p>
  </w:footnote>
  <w:footnote w:type="continuationSeparator" w:id="0">
    <w:p w14:paraId="2A4EF67F" w14:textId="77777777" w:rsidR="00CB17D4" w:rsidRDefault="00CB17D4"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CB17D4">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3AC1"/>
    <w:rsid w:val="00004B19"/>
    <w:rsid w:val="0000681D"/>
    <w:rsid w:val="00007BF5"/>
    <w:rsid w:val="00007FAB"/>
    <w:rsid w:val="00010153"/>
    <w:rsid w:val="000109F7"/>
    <w:rsid w:val="00014B5A"/>
    <w:rsid w:val="00016500"/>
    <w:rsid w:val="000170B4"/>
    <w:rsid w:val="0001727D"/>
    <w:rsid w:val="0001738F"/>
    <w:rsid w:val="00020BBC"/>
    <w:rsid w:val="00020FE0"/>
    <w:rsid w:val="0002161D"/>
    <w:rsid w:val="00021E57"/>
    <w:rsid w:val="0002223B"/>
    <w:rsid w:val="000240AF"/>
    <w:rsid w:val="000244AE"/>
    <w:rsid w:val="000246FA"/>
    <w:rsid w:val="00026BEF"/>
    <w:rsid w:val="00030328"/>
    <w:rsid w:val="000306A2"/>
    <w:rsid w:val="00030E35"/>
    <w:rsid w:val="00030E5E"/>
    <w:rsid w:val="00033199"/>
    <w:rsid w:val="00033643"/>
    <w:rsid w:val="00033EC5"/>
    <w:rsid w:val="00033FAB"/>
    <w:rsid w:val="00036E92"/>
    <w:rsid w:val="00037488"/>
    <w:rsid w:val="0004020D"/>
    <w:rsid w:val="000439DF"/>
    <w:rsid w:val="00046A89"/>
    <w:rsid w:val="00051095"/>
    <w:rsid w:val="000535F3"/>
    <w:rsid w:val="000544F0"/>
    <w:rsid w:val="000602F8"/>
    <w:rsid w:val="00064AFA"/>
    <w:rsid w:val="00066635"/>
    <w:rsid w:val="000719C0"/>
    <w:rsid w:val="00072B74"/>
    <w:rsid w:val="00073185"/>
    <w:rsid w:val="0007426F"/>
    <w:rsid w:val="00075117"/>
    <w:rsid w:val="00080965"/>
    <w:rsid w:val="00083588"/>
    <w:rsid w:val="0008417A"/>
    <w:rsid w:val="00087DFB"/>
    <w:rsid w:val="0009086D"/>
    <w:rsid w:val="00097165"/>
    <w:rsid w:val="000A249C"/>
    <w:rsid w:val="000A2B66"/>
    <w:rsid w:val="000A2F13"/>
    <w:rsid w:val="000A2F6A"/>
    <w:rsid w:val="000A6638"/>
    <w:rsid w:val="000A6F84"/>
    <w:rsid w:val="000A6FA9"/>
    <w:rsid w:val="000A76D0"/>
    <w:rsid w:val="000B0C4D"/>
    <w:rsid w:val="000B3975"/>
    <w:rsid w:val="000B4ED0"/>
    <w:rsid w:val="000B58F0"/>
    <w:rsid w:val="000B60FE"/>
    <w:rsid w:val="000B7163"/>
    <w:rsid w:val="000C0EC9"/>
    <w:rsid w:val="000C2C78"/>
    <w:rsid w:val="000C6BED"/>
    <w:rsid w:val="000C7436"/>
    <w:rsid w:val="000C7683"/>
    <w:rsid w:val="000D0318"/>
    <w:rsid w:val="000D07EB"/>
    <w:rsid w:val="000D0F0E"/>
    <w:rsid w:val="000D153D"/>
    <w:rsid w:val="000D4881"/>
    <w:rsid w:val="000D71E1"/>
    <w:rsid w:val="000E078D"/>
    <w:rsid w:val="000E1034"/>
    <w:rsid w:val="000E113F"/>
    <w:rsid w:val="000E1C84"/>
    <w:rsid w:val="000E1FFE"/>
    <w:rsid w:val="000E215E"/>
    <w:rsid w:val="000E364D"/>
    <w:rsid w:val="000E38C3"/>
    <w:rsid w:val="000E3C83"/>
    <w:rsid w:val="000E5981"/>
    <w:rsid w:val="000F2741"/>
    <w:rsid w:val="000F2876"/>
    <w:rsid w:val="000F2F37"/>
    <w:rsid w:val="000F484B"/>
    <w:rsid w:val="000F553B"/>
    <w:rsid w:val="000F55A2"/>
    <w:rsid w:val="000F73F0"/>
    <w:rsid w:val="000F760B"/>
    <w:rsid w:val="000F7B6F"/>
    <w:rsid w:val="00100C50"/>
    <w:rsid w:val="00101489"/>
    <w:rsid w:val="001028A6"/>
    <w:rsid w:val="00103144"/>
    <w:rsid w:val="00104875"/>
    <w:rsid w:val="00105FA5"/>
    <w:rsid w:val="001076C0"/>
    <w:rsid w:val="001114A3"/>
    <w:rsid w:val="00114B7B"/>
    <w:rsid w:val="0012064D"/>
    <w:rsid w:val="00120817"/>
    <w:rsid w:val="00122C60"/>
    <w:rsid w:val="001234C5"/>
    <w:rsid w:val="00123522"/>
    <w:rsid w:val="001259E5"/>
    <w:rsid w:val="00127C63"/>
    <w:rsid w:val="00127F3D"/>
    <w:rsid w:val="00130408"/>
    <w:rsid w:val="001309D1"/>
    <w:rsid w:val="00130F0E"/>
    <w:rsid w:val="00131598"/>
    <w:rsid w:val="00132C73"/>
    <w:rsid w:val="001334CB"/>
    <w:rsid w:val="00135B88"/>
    <w:rsid w:val="00143529"/>
    <w:rsid w:val="00143A60"/>
    <w:rsid w:val="00144314"/>
    <w:rsid w:val="00145032"/>
    <w:rsid w:val="001474DF"/>
    <w:rsid w:val="00147B72"/>
    <w:rsid w:val="00147CAA"/>
    <w:rsid w:val="001513B1"/>
    <w:rsid w:val="001513D4"/>
    <w:rsid w:val="00152C8A"/>
    <w:rsid w:val="001533A4"/>
    <w:rsid w:val="00155D90"/>
    <w:rsid w:val="00156788"/>
    <w:rsid w:val="00157F44"/>
    <w:rsid w:val="001622E2"/>
    <w:rsid w:val="00163FFC"/>
    <w:rsid w:val="001677CE"/>
    <w:rsid w:val="00170C49"/>
    <w:rsid w:val="00170DD5"/>
    <w:rsid w:val="001717F3"/>
    <w:rsid w:val="00172648"/>
    <w:rsid w:val="001752FC"/>
    <w:rsid w:val="00180307"/>
    <w:rsid w:val="0018073F"/>
    <w:rsid w:val="0018378B"/>
    <w:rsid w:val="00183C2A"/>
    <w:rsid w:val="00185684"/>
    <w:rsid w:val="00187CC3"/>
    <w:rsid w:val="00190333"/>
    <w:rsid w:val="00190CC3"/>
    <w:rsid w:val="0019161C"/>
    <w:rsid w:val="00191FB0"/>
    <w:rsid w:val="001943D2"/>
    <w:rsid w:val="00195819"/>
    <w:rsid w:val="001964D0"/>
    <w:rsid w:val="00197E0C"/>
    <w:rsid w:val="001A1337"/>
    <w:rsid w:val="001A5929"/>
    <w:rsid w:val="001A5C59"/>
    <w:rsid w:val="001A5E65"/>
    <w:rsid w:val="001A60DB"/>
    <w:rsid w:val="001B0B98"/>
    <w:rsid w:val="001B14DB"/>
    <w:rsid w:val="001B2690"/>
    <w:rsid w:val="001B301E"/>
    <w:rsid w:val="001B5038"/>
    <w:rsid w:val="001B6120"/>
    <w:rsid w:val="001B6EF4"/>
    <w:rsid w:val="001B6F2A"/>
    <w:rsid w:val="001B7FD0"/>
    <w:rsid w:val="001B7FFA"/>
    <w:rsid w:val="001C0D6C"/>
    <w:rsid w:val="001C1525"/>
    <w:rsid w:val="001C512E"/>
    <w:rsid w:val="001C5C8B"/>
    <w:rsid w:val="001C7B8A"/>
    <w:rsid w:val="001D1E00"/>
    <w:rsid w:val="001D2A97"/>
    <w:rsid w:val="001D3F22"/>
    <w:rsid w:val="001D433D"/>
    <w:rsid w:val="001D6DF6"/>
    <w:rsid w:val="001D7570"/>
    <w:rsid w:val="001D7F50"/>
    <w:rsid w:val="001E0B93"/>
    <w:rsid w:val="001E0C08"/>
    <w:rsid w:val="001E14FC"/>
    <w:rsid w:val="001E1A1C"/>
    <w:rsid w:val="001E2885"/>
    <w:rsid w:val="001E4357"/>
    <w:rsid w:val="001E45F6"/>
    <w:rsid w:val="001F020C"/>
    <w:rsid w:val="001F5BDB"/>
    <w:rsid w:val="001F711D"/>
    <w:rsid w:val="00200A96"/>
    <w:rsid w:val="0020258D"/>
    <w:rsid w:val="0020264D"/>
    <w:rsid w:val="00203048"/>
    <w:rsid w:val="002038D4"/>
    <w:rsid w:val="00205678"/>
    <w:rsid w:val="00207390"/>
    <w:rsid w:val="00207D0E"/>
    <w:rsid w:val="00210785"/>
    <w:rsid w:val="00211083"/>
    <w:rsid w:val="00212111"/>
    <w:rsid w:val="00214AE0"/>
    <w:rsid w:val="002151E6"/>
    <w:rsid w:val="00215517"/>
    <w:rsid w:val="00217E1E"/>
    <w:rsid w:val="002212ED"/>
    <w:rsid w:val="00222590"/>
    <w:rsid w:val="00222785"/>
    <w:rsid w:val="00222A20"/>
    <w:rsid w:val="00225A76"/>
    <w:rsid w:val="00226DC4"/>
    <w:rsid w:val="00230363"/>
    <w:rsid w:val="00230408"/>
    <w:rsid w:val="00230517"/>
    <w:rsid w:val="00231D90"/>
    <w:rsid w:val="00233A96"/>
    <w:rsid w:val="002377DF"/>
    <w:rsid w:val="0023786D"/>
    <w:rsid w:val="00241A33"/>
    <w:rsid w:val="00241F6F"/>
    <w:rsid w:val="00244E65"/>
    <w:rsid w:val="00244EE5"/>
    <w:rsid w:val="00246EFC"/>
    <w:rsid w:val="00247E20"/>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6799B"/>
    <w:rsid w:val="002722CD"/>
    <w:rsid w:val="002733D9"/>
    <w:rsid w:val="00277130"/>
    <w:rsid w:val="002813FF"/>
    <w:rsid w:val="0028291F"/>
    <w:rsid w:val="002830C2"/>
    <w:rsid w:val="00283B1A"/>
    <w:rsid w:val="002841B8"/>
    <w:rsid w:val="002852DF"/>
    <w:rsid w:val="002878A0"/>
    <w:rsid w:val="00287AB3"/>
    <w:rsid w:val="00287FAC"/>
    <w:rsid w:val="00290402"/>
    <w:rsid w:val="00292F25"/>
    <w:rsid w:val="00293E51"/>
    <w:rsid w:val="00293E8F"/>
    <w:rsid w:val="00294BE4"/>
    <w:rsid w:val="002A150C"/>
    <w:rsid w:val="002A151F"/>
    <w:rsid w:val="002A1580"/>
    <w:rsid w:val="002A178F"/>
    <w:rsid w:val="002A310D"/>
    <w:rsid w:val="002A4EB5"/>
    <w:rsid w:val="002A60D0"/>
    <w:rsid w:val="002A6F38"/>
    <w:rsid w:val="002A6FBF"/>
    <w:rsid w:val="002A71F8"/>
    <w:rsid w:val="002A742A"/>
    <w:rsid w:val="002A7CDC"/>
    <w:rsid w:val="002B15BD"/>
    <w:rsid w:val="002B1A66"/>
    <w:rsid w:val="002B1B30"/>
    <w:rsid w:val="002B2B40"/>
    <w:rsid w:val="002B4524"/>
    <w:rsid w:val="002B520C"/>
    <w:rsid w:val="002B7D19"/>
    <w:rsid w:val="002C0AAC"/>
    <w:rsid w:val="002C0F3F"/>
    <w:rsid w:val="002C2B6C"/>
    <w:rsid w:val="002C42F1"/>
    <w:rsid w:val="002C4547"/>
    <w:rsid w:val="002C5710"/>
    <w:rsid w:val="002D1AEC"/>
    <w:rsid w:val="002D208C"/>
    <w:rsid w:val="002D343C"/>
    <w:rsid w:val="002D3BEA"/>
    <w:rsid w:val="002E0FB8"/>
    <w:rsid w:val="002E21D0"/>
    <w:rsid w:val="002E2AFF"/>
    <w:rsid w:val="002E2FC8"/>
    <w:rsid w:val="002E457F"/>
    <w:rsid w:val="002E5370"/>
    <w:rsid w:val="002F1B15"/>
    <w:rsid w:val="002F1C8B"/>
    <w:rsid w:val="002F26E5"/>
    <w:rsid w:val="002F4883"/>
    <w:rsid w:val="002F4B2B"/>
    <w:rsid w:val="002F5141"/>
    <w:rsid w:val="002F538D"/>
    <w:rsid w:val="002F7B73"/>
    <w:rsid w:val="003011F0"/>
    <w:rsid w:val="003057E1"/>
    <w:rsid w:val="00310E31"/>
    <w:rsid w:val="00314D4D"/>
    <w:rsid w:val="00314FEB"/>
    <w:rsid w:val="00315E9E"/>
    <w:rsid w:val="00316DF4"/>
    <w:rsid w:val="00317009"/>
    <w:rsid w:val="00320A0C"/>
    <w:rsid w:val="003250BA"/>
    <w:rsid w:val="0032593B"/>
    <w:rsid w:val="00325973"/>
    <w:rsid w:val="003267EB"/>
    <w:rsid w:val="00326BEA"/>
    <w:rsid w:val="00326C3F"/>
    <w:rsid w:val="0032788C"/>
    <w:rsid w:val="00327A5C"/>
    <w:rsid w:val="00327FF6"/>
    <w:rsid w:val="003319EA"/>
    <w:rsid w:val="00331CFA"/>
    <w:rsid w:val="00332AA5"/>
    <w:rsid w:val="00341766"/>
    <w:rsid w:val="00343997"/>
    <w:rsid w:val="003440D3"/>
    <w:rsid w:val="00347B0A"/>
    <w:rsid w:val="00350B6B"/>
    <w:rsid w:val="00350F3B"/>
    <w:rsid w:val="003521E4"/>
    <w:rsid w:val="003538EA"/>
    <w:rsid w:val="0035483D"/>
    <w:rsid w:val="00363490"/>
    <w:rsid w:val="00363845"/>
    <w:rsid w:val="00366BAB"/>
    <w:rsid w:val="00367312"/>
    <w:rsid w:val="00370E29"/>
    <w:rsid w:val="00370FE4"/>
    <w:rsid w:val="00371388"/>
    <w:rsid w:val="00371759"/>
    <w:rsid w:val="00371E7A"/>
    <w:rsid w:val="0037227F"/>
    <w:rsid w:val="00372D90"/>
    <w:rsid w:val="0037688E"/>
    <w:rsid w:val="0037770C"/>
    <w:rsid w:val="00380CA0"/>
    <w:rsid w:val="00380F14"/>
    <w:rsid w:val="003813F3"/>
    <w:rsid w:val="00381682"/>
    <w:rsid w:val="00383951"/>
    <w:rsid w:val="0038618E"/>
    <w:rsid w:val="0038677E"/>
    <w:rsid w:val="003875E8"/>
    <w:rsid w:val="00391553"/>
    <w:rsid w:val="003915AB"/>
    <w:rsid w:val="0039479B"/>
    <w:rsid w:val="00394BF7"/>
    <w:rsid w:val="0039532F"/>
    <w:rsid w:val="00395CF1"/>
    <w:rsid w:val="003960BD"/>
    <w:rsid w:val="00397C17"/>
    <w:rsid w:val="003A1CA1"/>
    <w:rsid w:val="003A1EC3"/>
    <w:rsid w:val="003A2080"/>
    <w:rsid w:val="003A21FD"/>
    <w:rsid w:val="003A566C"/>
    <w:rsid w:val="003A5875"/>
    <w:rsid w:val="003B0E5D"/>
    <w:rsid w:val="003B14DF"/>
    <w:rsid w:val="003B161A"/>
    <w:rsid w:val="003B1AC3"/>
    <w:rsid w:val="003B26A8"/>
    <w:rsid w:val="003B3A7C"/>
    <w:rsid w:val="003B45BD"/>
    <w:rsid w:val="003B59A0"/>
    <w:rsid w:val="003B77B5"/>
    <w:rsid w:val="003C0018"/>
    <w:rsid w:val="003C1085"/>
    <w:rsid w:val="003C3D6C"/>
    <w:rsid w:val="003C6239"/>
    <w:rsid w:val="003C654E"/>
    <w:rsid w:val="003C727F"/>
    <w:rsid w:val="003C7C17"/>
    <w:rsid w:val="003C7D86"/>
    <w:rsid w:val="003D129E"/>
    <w:rsid w:val="003D12A2"/>
    <w:rsid w:val="003D1F2C"/>
    <w:rsid w:val="003D2EC0"/>
    <w:rsid w:val="003D3FDB"/>
    <w:rsid w:val="003D50B4"/>
    <w:rsid w:val="003D62FF"/>
    <w:rsid w:val="003D6565"/>
    <w:rsid w:val="003D72F1"/>
    <w:rsid w:val="003E10BE"/>
    <w:rsid w:val="003E4B70"/>
    <w:rsid w:val="003E5201"/>
    <w:rsid w:val="003E65C6"/>
    <w:rsid w:val="003F23E8"/>
    <w:rsid w:val="003F29CD"/>
    <w:rsid w:val="003F2F0E"/>
    <w:rsid w:val="003F3194"/>
    <w:rsid w:val="003F3941"/>
    <w:rsid w:val="003F4FEC"/>
    <w:rsid w:val="003F66BF"/>
    <w:rsid w:val="003F79D2"/>
    <w:rsid w:val="003F7B67"/>
    <w:rsid w:val="00400038"/>
    <w:rsid w:val="0040030A"/>
    <w:rsid w:val="0040144C"/>
    <w:rsid w:val="004023B7"/>
    <w:rsid w:val="00402990"/>
    <w:rsid w:val="00403178"/>
    <w:rsid w:val="004060E2"/>
    <w:rsid w:val="00406352"/>
    <w:rsid w:val="00407BB4"/>
    <w:rsid w:val="0041710C"/>
    <w:rsid w:val="00421981"/>
    <w:rsid w:val="00421F42"/>
    <w:rsid w:val="0042328A"/>
    <w:rsid w:val="00426465"/>
    <w:rsid w:val="004276B5"/>
    <w:rsid w:val="004312A7"/>
    <w:rsid w:val="00431908"/>
    <w:rsid w:val="00432B07"/>
    <w:rsid w:val="00440E3F"/>
    <w:rsid w:val="004420AD"/>
    <w:rsid w:val="0044355B"/>
    <w:rsid w:val="004441C2"/>
    <w:rsid w:val="00445477"/>
    <w:rsid w:val="0044655E"/>
    <w:rsid w:val="0044733A"/>
    <w:rsid w:val="00450B49"/>
    <w:rsid w:val="00450C0D"/>
    <w:rsid w:val="004511E3"/>
    <w:rsid w:val="00451D92"/>
    <w:rsid w:val="00452002"/>
    <w:rsid w:val="00452E2B"/>
    <w:rsid w:val="00454697"/>
    <w:rsid w:val="00456589"/>
    <w:rsid w:val="004576B8"/>
    <w:rsid w:val="0046015E"/>
    <w:rsid w:val="00460B78"/>
    <w:rsid w:val="00460CC7"/>
    <w:rsid w:val="00461A84"/>
    <w:rsid w:val="00462B5E"/>
    <w:rsid w:val="00462CBF"/>
    <w:rsid w:val="00463854"/>
    <w:rsid w:val="004647BA"/>
    <w:rsid w:val="00466472"/>
    <w:rsid w:val="004703FD"/>
    <w:rsid w:val="004721C3"/>
    <w:rsid w:val="0047302B"/>
    <w:rsid w:val="004758BF"/>
    <w:rsid w:val="00477D15"/>
    <w:rsid w:val="0048065E"/>
    <w:rsid w:val="00481428"/>
    <w:rsid w:val="00481D62"/>
    <w:rsid w:val="00482D7E"/>
    <w:rsid w:val="004846B8"/>
    <w:rsid w:val="00486883"/>
    <w:rsid w:val="00486C5E"/>
    <w:rsid w:val="0048759B"/>
    <w:rsid w:val="004906D9"/>
    <w:rsid w:val="00490A19"/>
    <w:rsid w:val="004916DD"/>
    <w:rsid w:val="00493DF5"/>
    <w:rsid w:val="004970A6"/>
    <w:rsid w:val="004973BE"/>
    <w:rsid w:val="004A1CA9"/>
    <w:rsid w:val="004A28E9"/>
    <w:rsid w:val="004A2D47"/>
    <w:rsid w:val="004A4369"/>
    <w:rsid w:val="004A447D"/>
    <w:rsid w:val="004A4A0D"/>
    <w:rsid w:val="004A6BD0"/>
    <w:rsid w:val="004B0B6F"/>
    <w:rsid w:val="004B248A"/>
    <w:rsid w:val="004B3B1C"/>
    <w:rsid w:val="004B514B"/>
    <w:rsid w:val="004B5799"/>
    <w:rsid w:val="004B61D9"/>
    <w:rsid w:val="004B67FA"/>
    <w:rsid w:val="004B6C27"/>
    <w:rsid w:val="004C2D44"/>
    <w:rsid w:val="004C5949"/>
    <w:rsid w:val="004C779B"/>
    <w:rsid w:val="004D0952"/>
    <w:rsid w:val="004D1C28"/>
    <w:rsid w:val="004D3421"/>
    <w:rsid w:val="004D35E0"/>
    <w:rsid w:val="004D3A93"/>
    <w:rsid w:val="004E4214"/>
    <w:rsid w:val="004E4DE7"/>
    <w:rsid w:val="004E7D06"/>
    <w:rsid w:val="004F4ECF"/>
    <w:rsid w:val="004F533B"/>
    <w:rsid w:val="004F7A17"/>
    <w:rsid w:val="004F7A37"/>
    <w:rsid w:val="004F7E86"/>
    <w:rsid w:val="00500BDA"/>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C48"/>
    <w:rsid w:val="00531F2C"/>
    <w:rsid w:val="0053229D"/>
    <w:rsid w:val="00532427"/>
    <w:rsid w:val="00532ADE"/>
    <w:rsid w:val="00532F65"/>
    <w:rsid w:val="00533A4A"/>
    <w:rsid w:val="00535FE4"/>
    <w:rsid w:val="00537D01"/>
    <w:rsid w:val="00537FC0"/>
    <w:rsid w:val="00540499"/>
    <w:rsid w:val="00542246"/>
    <w:rsid w:val="00544354"/>
    <w:rsid w:val="0054732A"/>
    <w:rsid w:val="0054780D"/>
    <w:rsid w:val="00551293"/>
    <w:rsid w:val="005555E5"/>
    <w:rsid w:val="005557EB"/>
    <w:rsid w:val="0055686A"/>
    <w:rsid w:val="00557428"/>
    <w:rsid w:val="005576CE"/>
    <w:rsid w:val="005645D9"/>
    <w:rsid w:val="00567D6B"/>
    <w:rsid w:val="005710AB"/>
    <w:rsid w:val="005719AC"/>
    <w:rsid w:val="00574502"/>
    <w:rsid w:val="005750AA"/>
    <w:rsid w:val="00575400"/>
    <w:rsid w:val="005757A1"/>
    <w:rsid w:val="00575C7F"/>
    <w:rsid w:val="0057658B"/>
    <w:rsid w:val="005778E7"/>
    <w:rsid w:val="00580F7E"/>
    <w:rsid w:val="0058137C"/>
    <w:rsid w:val="00583E03"/>
    <w:rsid w:val="00585830"/>
    <w:rsid w:val="00587A6B"/>
    <w:rsid w:val="00591F11"/>
    <w:rsid w:val="005932CA"/>
    <w:rsid w:val="0059383B"/>
    <w:rsid w:val="0059574C"/>
    <w:rsid w:val="00595930"/>
    <w:rsid w:val="00597D6D"/>
    <w:rsid w:val="005A1416"/>
    <w:rsid w:val="005A4590"/>
    <w:rsid w:val="005A4B40"/>
    <w:rsid w:val="005A4B74"/>
    <w:rsid w:val="005A52CA"/>
    <w:rsid w:val="005A7A67"/>
    <w:rsid w:val="005A7FEF"/>
    <w:rsid w:val="005B07DB"/>
    <w:rsid w:val="005B378F"/>
    <w:rsid w:val="005B420D"/>
    <w:rsid w:val="005B64A6"/>
    <w:rsid w:val="005B746A"/>
    <w:rsid w:val="005B7493"/>
    <w:rsid w:val="005C2486"/>
    <w:rsid w:val="005C4B9E"/>
    <w:rsid w:val="005C6885"/>
    <w:rsid w:val="005C7468"/>
    <w:rsid w:val="005C7B70"/>
    <w:rsid w:val="005D06AB"/>
    <w:rsid w:val="005D1536"/>
    <w:rsid w:val="005D2ABB"/>
    <w:rsid w:val="005D618F"/>
    <w:rsid w:val="005E0648"/>
    <w:rsid w:val="005E1E33"/>
    <w:rsid w:val="005E31B7"/>
    <w:rsid w:val="005E4195"/>
    <w:rsid w:val="005E6FD3"/>
    <w:rsid w:val="005F1488"/>
    <w:rsid w:val="005F275B"/>
    <w:rsid w:val="005F36FC"/>
    <w:rsid w:val="005F3E31"/>
    <w:rsid w:val="005F645C"/>
    <w:rsid w:val="005F7B66"/>
    <w:rsid w:val="006001AD"/>
    <w:rsid w:val="00600D8E"/>
    <w:rsid w:val="00602D3A"/>
    <w:rsid w:val="0060473C"/>
    <w:rsid w:val="00605112"/>
    <w:rsid w:val="006051B4"/>
    <w:rsid w:val="006055A2"/>
    <w:rsid w:val="006058BC"/>
    <w:rsid w:val="006063DE"/>
    <w:rsid w:val="00607A67"/>
    <w:rsid w:val="006109D2"/>
    <w:rsid w:val="006119B7"/>
    <w:rsid w:val="006121CB"/>
    <w:rsid w:val="006126C3"/>
    <w:rsid w:val="00612852"/>
    <w:rsid w:val="00612F21"/>
    <w:rsid w:val="00615971"/>
    <w:rsid w:val="00616B10"/>
    <w:rsid w:val="006216AF"/>
    <w:rsid w:val="006223AC"/>
    <w:rsid w:val="006229D6"/>
    <w:rsid w:val="00623C87"/>
    <w:rsid w:val="0062403C"/>
    <w:rsid w:val="00627DEF"/>
    <w:rsid w:val="00633491"/>
    <w:rsid w:val="00634263"/>
    <w:rsid w:val="00634AF4"/>
    <w:rsid w:val="00635C1B"/>
    <w:rsid w:val="00636D16"/>
    <w:rsid w:val="00642B4C"/>
    <w:rsid w:val="0064524E"/>
    <w:rsid w:val="00646090"/>
    <w:rsid w:val="00646141"/>
    <w:rsid w:val="00650B50"/>
    <w:rsid w:val="00650D74"/>
    <w:rsid w:val="00651EE4"/>
    <w:rsid w:val="00652CF7"/>
    <w:rsid w:val="0065445F"/>
    <w:rsid w:val="006608D9"/>
    <w:rsid w:val="0066098A"/>
    <w:rsid w:val="00661FCD"/>
    <w:rsid w:val="0066297B"/>
    <w:rsid w:val="006634E6"/>
    <w:rsid w:val="006634FF"/>
    <w:rsid w:val="006703F2"/>
    <w:rsid w:val="00670EF7"/>
    <w:rsid w:val="00670F5A"/>
    <w:rsid w:val="00671F67"/>
    <w:rsid w:val="00673743"/>
    <w:rsid w:val="006753E6"/>
    <w:rsid w:val="00676AB0"/>
    <w:rsid w:val="006773B4"/>
    <w:rsid w:val="00681684"/>
    <w:rsid w:val="00681D09"/>
    <w:rsid w:val="00681DD3"/>
    <w:rsid w:val="006825B6"/>
    <w:rsid w:val="00684CB8"/>
    <w:rsid w:val="006863D2"/>
    <w:rsid w:val="006873E8"/>
    <w:rsid w:val="00692133"/>
    <w:rsid w:val="00693130"/>
    <w:rsid w:val="006932EE"/>
    <w:rsid w:val="00693832"/>
    <w:rsid w:val="00693FC4"/>
    <w:rsid w:val="00695245"/>
    <w:rsid w:val="006A081A"/>
    <w:rsid w:val="006A086D"/>
    <w:rsid w:val="006A1052"/>
    <w:rsid w:val="006A1B38"/>
    <w:rsid w:val="006A2F53"/>
    <w:rsid w:val="006A2F89"/>
    <w:rsid w:val="006A411C"/>
    <w:rsid w:val="006A433C"/>
    <w:rsid w:val="006A5051"/>
    <w:rsid w:val="006A6611"/>
    <w:rsid w:val="006A67A1"/>
    <w:rsid w:val="006A6DA5"/>
    <w:rsid w:val="006B04C7"/>
    <w:rsid w:val="006B237D"/>
    <w:rsid w:val="006B2405"/>
    <w:rsid w:val="006B2E1E"/>
    <w:rsid w:val="006B38A5"/>
    <w:rsid w:val="006B4104"/>
    <w:rsid w:val="006B43AB"/>
    <w:rsid w:val="006B5412"/>
    <w:rsid w:val="006B6B0C"/>
    <w:rsid w:val="006B71FF"/>
    <w:rsid w:val="006B7BF1"/>
    <w:rsid w:val="006C12C3"/>
    <w:rsid w:val="006C280B"/>
    <w:rsid w:val="006C4FFB"/>
    <w:rsid w:val="006C51F9"/>
    <w:rsid w:val="006D1422"/>
    <w:rsid w:val="006D2667"/>
    <w:rsid w:val="006D462E"/>
    <w:rsid w:val="006E0A5E"/>
    <w:rsid w:val="006E524C"/>
    <w:rsid w:val="006E56EF"/>
    <w:rsid w:val="006E6493"/>
    <w:rsid w:val="006E73D5"/>
    <w:rsid w:val="006E7F74"/>
    <w:rsid w:val="006E7F85"/>
    <w:rsid w:val="006F09BE"/>
    <w:rsid w:val="006F3095"/>
    <w:rsid w:val="006F3496"/>
    <w:rsid w:val="006F49B8"/>
    <w:rsid w:val="006F62B9"/>
    <w:rsid w:val="006F7857"/>
    <w:rsid w:val="00703E0F"/>
    <w:rsid w:val="00704F36"/>
    <w:rsid w:val="007050A3"/>
    <w:rsid w:val="00705933"/>
    <w:rsid w:val="0070663B"/>
    <w:rsid w:val="0070706C"/>
    <w:rsid w:val="00707C9D"/>
    <w:rsid w:val="00710117"/>
    <w:rsid w:val="007101DA"/>
    <w:rsid w:val="00711442"/>
    <w:rsid w:val="00715049"/>
    <w:rsid w:val="00716811"/>
    <w:rsid w:val="007172B6"/>
    <w:rsid w:val="0072063F"/>
    <w:rsid w:val="00722AF0"/>
    <w:rsid w:val="00722EAA"/>
    <w:rsid w:val="0072350D"/>
    <w:rsid w:val="00726981"/>
    <w:rsid w:val="0073120A"/>
    <w:rsid w:val="00731703"/>
    <w:rsid w:val="00732CFF"/>
    <w:rsid w:val="0073371F"/>
    <w:rsid w:val="007339D0"/>
    <w:rsid w:val="007341CA"/>
    <w:rsid w:val="00737B66"/>
    <w:rsid w:val="0074028C"/>
    <w:rsid w:val="00740D45"/>
    <w:rsid w:val="007435B3"/>
    <w:rsid w:val="007439CE"/>
    <w:rsid w:val="00746E2F"/>
    <w:rsid w:val="007475C1"/>
    <w:rsid w:val="00750EFE"/>
    <w:rsid w:val="00751054"/>
    <w:rsid w:val="00751751"/>
    <w:rsid w:val="00751D74"/>
    <w:rsid w:val="00754D6D"/>
    <w:rsid w:val="00754FE0"/>
    <w:rsid w:val="0075671C"/>
    <w:rsid w:val="0075678D"/>
    <w:rsid w:val="00757BD3"/>
    <w:rsid w:val="0076217A"/>
    <w:rsid w:val="007626FD"/>
    <w:rsid w:val="00762BA5"/>
    <w:rsid w:val="00763E81"/>
    <w:rsid w:val="00765106"/>
    <w:rsid w:val="00766256"/>
    <w:rsid w:val="00772A64"/>
    <w:rsid w:val="007736B0"/>
    <w:rsid w:val="00775617"/>
    <w:rsid w:val="0077757D"/>
    <w:rsid w:val="007811F8"/>
    <w:rsid w:val="0078196E"/>
    <w:rsid w:val="007820EA"/>
    <w:rsid w:val="00782DB6"/>
    <w:rsid w:val="00783911"/>
    <w:rsid w:val="00786512"/>
    <w:rsid w:val="007873A5"/>
    <w:rsid w:val="007875EF"/>
    <w:rsid w:val="00790ACF"/>
    <w:rsid w:val="00792624"/>
    <w:rsid w:val="00792BC5"/>
    <w:rsid w:val="007935A3"/>
    <w:rsid w:val="00794B0A"/>
    <w:rsid w:val="007975E0"/>
    <w:rsid w:val="007A00D6"/>
    <w:rsid w:val="007A0718"/>
    <w:rsid w:val="007A1E7C"/>
    <w:rsid w:val="007A2D7E"/>
    <w:rsid w:val="007A3D71"/>
    <w:rsid w:val="007A4506"/>
    <w:rsid w:val="007A4F42"/>
    <w:rsid w:val="007A6F24"/>
    <w:rsid w:val="007B2683"/>
    <w:rsid w:val="007B29AE"/>
    <w:rsid w:val="007B6990"/>
    <w:rsid w:val="007B787E"/>
    <w:rsid w:val="007B7DA1"/>
    <w:rsid w:val="007C01D5"/>
    <w:rsid w:val="007C0488"/>
    <w:rsid w:val="007C0517"/>
    <w:rsid w:val="007C1C27"/>
    <w:rsid w:val="007C6318"/>
    <w:rsid w:val="007C68B8"/>
    <w:rsid w:val="007C6CC5"/>
    <w:rsid w:val="007D0D76"/>
    <w:rsid w:val="007D163D"/>
    <w:rsid w:val="007D2152"/>
    <w:rsid w:val="007D22C6"/>
    <w:rsid w:val="007D278E"/>
    <w:rsid w:val="007D3B44"/>
    <w:rsid w:val="007D6C92"/>
    <w:rsid w:val="007E175E"/>
    <w:rsid w:val="007E2766"/>
    <w:rsid w:val="007E2DB5"/>
    <w:rsid w:val="007E7951"/>
    <w:rsid w:val="007F0560"/>
    <w:rsid w:val="007F3261"/>
    <w:rsid w:val="007F43B5"/>
    <w:rsid w:val="007F6848"/>
    <w:rsid w:val="007F69EC"/>
    <w:rsid w:val="007F7BFC"/>
    <w:rsid w:val="007F7D75"/>
    <w:rsid w:val="00800817"/>
    <w:rsid w:val="008020A5"/>
    <w:rsid w:val="00804DA2"/>
    <w:rsid w:val="00805128"/>
    <w:rsid w:val="0081104B"/>
    <w:rsid w:val="00811891"/>
    <w:rsid w:val="00812E42"/>
    <w:rsid w:val="00813A7C"/>
    <w:rsid w:val="00813BD6"/>
    <w:rsid w:val="0081424F"/>
    <w:rsid w:val="00815EF0"/>
    <w:rsid w:val="00817092"/>
    <w:rsid w:val="00822159"/>
    <w:rsid w:val="00822BB1"/>
    <w:rsid w:val="00825D4B"/>
    <w:rsid w:val="00826B41"/>
    <w:rsid w:val="00827817"/>
    <w:rsid w:val="00827C67"/>
    <w:rsid w:val="00830B06"/>
    <w:rsid w:val="00834E50"/>
    <w:rsid w:val="00834F1C"/>
    <w:rsid w:val="00835E50"/>
    <w:rsid w:val="00840E88"/>
    <w:rsid w:val="00843506"/>
    <w:rsid w:val="00845276"/>
    <w:rsid w:val="00845746"/>
    <w:rsid w:val="00846B02"/>
    <w:rsid w:val="00852A57"/>
    <w:rsid w:val="00857E94"/>
    <w:rsid w:val="00860CA6"/>
    <w:rsid w:val="00861EA3"/>
    <w:rsid w:val="00863197"/>
    <w:rsid w:val="008642B1"/>
    <w:rsid w:val="00864AD4"/>
    <w:rsid w:val="008654AB"/>
    <w:rsid w:val="00865737"/>
    <w:rsid w:val="00867B2C"/>
    <w:rsid w:val="008728C3"/>
    <w:rsid w:val="00874F50"/>
    <w:rsid w:val="00877D80"/>
    <w:rsid w:val="00880F1B"/>
    <w:rsid w:val="00880F8F"/>
    <w:rsid w:val="00882A31"/>
    <w:rsid w:val="00883BBE"/>
    <w:rsid w:val="00885164"/>
    <w:rsid w:val="008866D0"/>
    <w:rsid w:val="00887FB1"/>
    <w:rsid w:val="00894000"/>
    <w:rsid w:val="008949C4"/>
    <w:rsid w:val="00896364"/>
    <w:rsid w:val="00896448"/>
    <w:rsid w:val="00896875"/>
    <w:rsid w:val="00896A95"/>
    <w:rsid w:val="008975ED"/>
    <w:rsid w:val="00897CDD"/>
    <w:rsid w:val="008A0E12"/>
    <w:rsid w:val="008A1516"/>
    <w:rsid w:val="008A3653"/>
    <w:rsid w:val="008A6F5F"/>
    <w:rsid w:val="008A7672"/>
    <w:rsid w:val="008A7CF6"/>
    <w:rsid w:val="008A7D60"/>
    <w:rsid w:val="008B0BF5"/>
    <w:rsid w:val="008B1C16"/>
    <w:rsid w:val="008B3118"/>
    <w:rsid w:val="008B61F4"/>
    <w:rsid w:val="008B6DB9"/>
    <w:rsid w:val="008B70D3"/>
    <w:rsid w:val="008C588C"/>
    <w:rsid w:val="008C58AE"/>
    <w:rsid w:val="008D2BBB"/>
    <w:rsid w:val="008D3F21"/>
    <w:rsid w:val="008D420C"/>
    <w:rsid w:val="008D5DBB"/>
    <w:rsid w:val="008D71C7"/>
    <w:rsid w:val="008D73A9"/>
    <w:rsid w:val="008E0FF2"/>
    <w:rsid w:val="008E41E7"/>
    <w:rsid w:val="008E43BC"/>
    <w:rsid w:val="008E5A64"/>
    <w:rsid w:val="008E684F"/>
    <w:rsid w:val="008E6D07"/>
    <w:rsid w:val="008F1388"/>
    <w:rsid w:val="008F2A4D"/>
    <w:rsid w:val="008F37C2"/>
    <w:rsid w:val="008F3B07"/>
    <w:rsid w:val="008F6410"/>
    <w:rsid w:val="008F644A"/>
    <w:rsid w:val="008F6B03"/>
    <w:rsid w:val="00900825"/>
    <w:rsid w:val="00900C71"/>
    <w:rsid w:val="0090108B"/>
    <w:rsid w:val="0090236E"/>
    <w:rsid w:val="00904388"/>
    <w:rsid w:val="00904D7E"/>
    <w:rsid w:val="00907336"/>
    <w:rsid w:val="00911AE9"/>
    <w:rsid w:val="00912067"/>
    <w:rsid w:val="00912B22"/>
    <w:rsid w:val="00913F66"/>
    <w:rsid w:val="00914D1A"/>
    <w:rsid w:val="0091593C"/>
    <w:rsid w:val="00915AD6"/>
    <w:rsid w:val="00915CDB"/>
    <w:rsid w:val="009160AF"/>
    <w:rsid w:val="00920EAA"/>
    <w:rsid w:val="00921EAC"/>
    <w:rsid w:val="009221EF"/>
    <w:rsid w:val="009222A0"/>
    <w:rsid w:val="0092581E"/>
    <w:rsid w:val="00927CDF"/>
    <w:rsid w:val="00930A71"/>
    <w:rsid w:val="0093177C"/>
    <w:rsid w:val="00932308"/>
    <w:rsid w:val="0093307C"/>
    <w:rsid w:val="00933EF5"/>
    <w:rsid w:val="00933F14"/>
    <w:rsid w:val="0093478D"/>
    <w:rsid w:val="0093553B"/>
    <w:rsid w:val="009361F1"/>
    <w:rsid w:val="00937E69"/>
    <w:rsid w:val="00941A91"/>
    <w:rsid w:val="0094273C"/>
    <w:rsid w:val="00944C0D"/>
    <w:rsid w:val="00944D26"/>
    <w:rsid w:val="009473C5"/>
    <w:rsid w:val="009476DE"/>
    <w:rsid w:val="00950F75"/>
    <w:rsid w:val="00952049"/>
    <w:rsid w:val="009548B7"/>
    <w:rsid w:val="00956398"/>
    <w:rsid w:val="009579D0"/>
    <w:rsid w:val="009604C5"/>
    <w:rsid w:val="00961A1D"/>
    <w:rsid w:val="00963AD9"/>
    <w:rsid w:val="00964B00"/>
    <w:rsid w:val="009656CA"/>
    <w:rsid w:val="00966B9B"/>
    <w:rsid w:val="00966DCC"/>
    <w:rsid w:val="00967528"/>
    <w:rsid w:val="00970E87"/>
    <w:rsid w:val="00971C17"/>
    <w:rsid w:val="009722FC"/>
    <w:rsid w:val="009744EF"/>
    <w:rsid w:val="00975BD7"/>
    <w:rsid w:val="00975E50"/>
    <w:rsid w:val="00976684"/>
    <w:rsid w:val="00976DDF"/>
    <w:rsid w:val="0097740C"/>
    <w:rsid w:val="009778EF"/>
    <w:rsid w:val="009815E6"/>
    <w:rsid w:val="00983B1E"/>
    <w:rsid w:val="009845B8"/>
    <w:rsid w:val="0098609C"/>
    <w:rsid w:val="0098615B"/>
    <w:rsid w:val="0099104A"/>
    <w:rsid w:val="009910A3"/>
    <w:rsid w:val="00992AA5"/>
    <w:rsid w:val="00992B0D"/>
    <w:rsid w:val="0099364C"/>
    <w:rsid w:val="009946B3"/>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B772C"/>
    <w:rsid w:val="009C1CBA"/>
    <w:rsid w:val="009C36DF"/>
    <w:rsid w:val="009C4CF1"/>
    <w:rsid w:val="009D2936"/>
    <w:rsid w:val="009D2C46"/>
    <w:rsid w:val="009D57D6"/>
    <w:rsid w:val="009D76FB"/>
    <w:rsid w:val="009D7917"/>
    <w:rsid w:val="009E7137"/>
    <w:rsid w:val="009F464E"/>
    <w:rsid w:val="009F52BC"/>
    <w:rsid w:val="009F691F"/>
    <w:rsid w:val="009F7E5A"/>
    <w:rsid w:val="00A00480"/>
    <w:rsid w:val="00A01CED"/>
    <w:rsid w:val="00A0564A"/>
    <w:rsid w:val="00A05F4A"/>
    <w:rsid w:val="00A0608A"/>
    <w:rsid w:val="00A13229"/>
    <w:rsid w:val="00A1394E"/>
    <w:rsid w:val="00A15344"/>
    <w:rsid w:val="00A15FB3"/>
    <w:rsid w:val="00A174F5"/>
    <w:rsid w:val="00A22C83"/>
    <w:rsid w:val="00A3399F"/>
    <w:rsid w:val="00A33F4C"/>
    <w:rsid w:val="00A3593B"/>
    <w:rsid w:val="00A35B0A"/>
    <w:rsid w:val="00A36DC9"/>
    <w:rsid w:val="00A40DD3"/>
    <w:rsid w:val="00A4129C"/>
    <w:rsid w:val="00A4379B"/>
    <w:rsid w:val="00A43BCF"/>
    <w:rsid w:val="00A50520"/>
    <w:rsid w:val="00A50E68"/>
    <w:rsid w:val="00A538CF"/>
    <w:rsid w:val="00A540D0"/>
    <w:rsid w:val="00A543BA"/>
    <w:rsid w:val="00A562AD"/>
    <w:rsid w:val="00A56A56"/>
    <w:rsid w:val="00A6091E"/>
    <w:rsid w:val="00A61C44"/>
    <w:rsid w:val="00A638A4"/>
    <w:rsid w:val="00A63B5C"/>
    <w:rsid w:val="00A67D73"/>
    <w:rsid w:val="00A67E26"/>
    <w:rsid w:val="00A722A5"/>
    <w:rsid w:val="00A72423"/>
    <w:rsid w:val="00A72F6C"/>
    <w:rsid w:val="00A76850"/>
    <w:rsid w:val="00A7737C"/>
    <w:rsid w:val="00A85481"/>
    <w:rsid w:val="00A859B0"/>
    <w:rsid w:val="00A85D36"/>
    <w:rsid w:val="00A85EEA"/>
    <w:rsid w:val="00A86FE9"/>
    <w:rsid w:val="00A9298D"/>
    <w:rsid w:val="00A94BF8"/>
    <w:rsid w:val="00A95F9A"/>
    <w:rsid w:val="00A97A2F"/>
    <w:rsid w:val="00AA1D80"/>
    <w:rsid w:val="00AA4199"/>
    <w:rsid w:val="00AA4E62"/>
    <w:rsid w:val="00AB0C4D"/>
    <w:rsid w:val="00AB2BE9"/>
    <w:rsid w:val="00AB408F"/>
    <w:rsid w:val="00AB6E2B"/>
    <w:rsid w:val="00AB7238"/>
    <w:rsid w:val="00AB76DF"/>
    <w:rsid w:val="00AC02CC"/>
    <w:rsid w:val="00AC28D1"/>
    <w:rsid w:val="00AC2AD8"/>
    <w:rsid w:val="00AC2AE3"/>
    <w:rsid w:val="00AC46B0"/>
    <w:rsid w:val="00AC6F44"/>
    <w:rsid w:val="00AC7AD7"/>
    <w:rsid w:val="00AC7F16"/>
    <w:rsid w:val="00AD212D"/>
    <w:rsid w:val="00AD3B27"/>
    <w:rsid w:val="00AD4F50"/>
    <w:rsid w:val="00AD5B94"/>
    <w:rsid w:val="00AD6C2E"/>
    <w:rsid w:val="00AD6CFE"/>
    <w:rsid w:val="00AE058F"/>
    <w:rsid w:val="00AE2994"/>
    <w:rsid w:val="00AE34D3"/>
    <w:rsid w:val="00AE5DB0"/>
    <w:rsid w:val="00AE60CF"/>
    <w:rsid w:val="00AE6B41"/>
    <w:rsid w:val="00AE7853"/>
    <w:rsid w:val="00AF2A70"/>
    <w:rsid w:val="00AF62D8"/>
    <w:rsid w:val="00AF6767"/>
    <w:rsid w:val="00AF7164"/>
    <w:rsid w:val="00AF71AC"/>
    <w:rsid w:val="00B014AC"/>
    <w:rsid w:val="00B04B11"/>
    <w:rsid w:val="00B04EDA"/>
    <w:rsid w:val="00B058D0"/>
    <w:rsid w:val="00B05D54"/>
    <w:rsid w:val="00B073C4"/>
    <w:rsid w:val="00B10398"/>
    <w:rsid w:val="00B112C2"/>
    <w:rsid w:val="00B15348"/>
    <w:rsid w:val="00B17481"/>
    <w:rsid w:val="00B17833"/>
    <w:rsid w:val="00B203A2"/>
    <w:rsid w:val="00B207E8"/>
    <w:rsid w:val="00B2161D"/>
    <w:rsid w:val="00B24A24"/>
    <w:rsid w:val="00B26CD9"/>
    <w:rsid w:val="00B27218"/>
    <w:rsid w:val="00B34452"/>
    <w:rsid w:val="00B35AEB"/>
    <w:rsid w:val="00B36262"/>
    <w:rsid w:val="00B426A4"/>
    <w:rsid w:val="00B43CA3"/>
    <w:rsid w:val="00B44B4D"/>
    <w:rsid w:val="00B46DE1"/>
    <w:rsid w:val="00B509E7"/>
    <w:rsid w:val="00B510BF"/>
    <w:rsid w:val="00B53729"/>
    <w:rsid w:val="00B53FA9"/>
    <w:rsid w:val="00B54104"/>
    <w:rsid w:val="00B55228"/>
    <w:rsid w:val="00B56234"/>
    <w:rsid w:val="00B5790F"/>
    <w:rsid w:val="00B627E0"/>
    <w:rsid w:val="00B62DC9"/>
    <w:rsid w:val="00B671D0"/>
    <w:rsid w:val="00B700D3"/>
    <w:rsid w:val="00B70DE5"/>
    <w:rsid w:val="00B720F8"/>
    <w:rsid w:val="00B741B2"/>
    <w:rsid w:val="00B74E1B"/>
    <w:rsid w:val="00B75768"/>
    <w:rsid w:val="00B80BDB"/>
    <w:rsid w:val="00B819D3"/>
    <w:rsid w:val="00B81DE0"/>
    <w:rsid w:val="00B83400"/>
    <w:rsid w:val="00B84678"/>
    <w:rsid w:val="00B84BE8"/>
    <w:rsid w:val="00B84E3E"/>
    <w:rsid w:val="00B87DBA"/>
    <w:rsid w:val="00B90359"/>
    <w:rsid w:val="00B91B41"/>
    <w:rsid w:val="00B91D8F"/>
    <w:rsid w:val="00B921B0"/>
    <w:rsid w:val="00B93716"/>
    <w:rsid w:val="00BA2291"/>
    <w:rsid w:val="00BA2E22"/>
    <w:rsid w:val="00BA6636"/>
    <w:rsid w:val="00BA6ADF"/>
    <w:rsid w:val="00BB0DF4"/>
    <w:rsid w:val="00BB305E"/>
    <w:rsid w:val="00BB34D6"/>
    <w:rsid w:val="00BB5A0F"/>
    <w:rsid w:val="00BB6338"/>
    <w:rsid w:val="00BC1476"/>
    <w:rsid w:val="00BC1F50"/>
    <w:rsid w:val="00BC2399"/>
    <w:rsid w:val="00BC2CE3"/>
    <w:rsid w:val="00BC3C88"/>
    <w:rsid w:val="00BC3CD1"/>
    <w:rsid w:val="00BC4C90"/>
    <w:rsid w:val="00BC4FAF"/>
    <w:rsid w:val="00BC7149"/>
    <w:rsid w:val="00BC75E5"/>
    <w:rsid w:val="00BD051B"/>
    <w:rsid w:val="00BD167A"/>
    <w:rsid w:val="00BD1EA4"/>
    <w:rsid w:val="00BD227C"/>
    <w:rsid w:val="00BD2857"/>
    <w:rsid w:val="00BD5E5B"/>
    <w:rsid w:val="00BD7B12"/>
    <w:rsid w:val="00BE33AA"/>
    <w:rsid w:val="00BE4400"/>
    <w:rsid w:val="00BE4506"/>
    <w:rsid w:val="00BE6E2C"/>
    <w:rsid w:val="00BF305E"/>
    <w:rsid w:val="00BF7DB9"/>
    <w:rsid w:val="00C0283E"/>
    <w:rsid w:val="00C034A5"/>
    <w:rsid w:val="00C03A52"/>
    <w:rsid w:val="00C04917"/>
    <w:rsid w:val="00C0547A"/>
    <w:rsid w:val="00C061D6"/>
    <w:rsid w:val="00C073F2"/>
    <w:rsid w:val="00C07998"/>
    <w:rsid w:val="00C07EA3"/>
    <w:rsid w:val="00C11672"/>
    <w:rsid w:val="00C1325F"/>
    <w:rsid w:val="00C177B2"/>
    <w:rsid w:val="00C20163"/>
    <w:rsid w:val="00C20DC9"/>
    <w:rsid w:val="00C21314"/>
    <w:rsid w:val="00C21D3E"/>
    <w:rsid w:val="00C22144"/>
    <w:rsid w:val="00C224B0"/>
    <w:rsid w:val="00C24396"/>
    <w:rsid w:val="00C24BCC"/>
    <w:rsid w:val="00C26157"/>
    <w:rsid w:val="00C2667D"/>
    <w:rsid w:val="00C26C73"/>
    <w:rsid w:val="00C26F16"/>
    <w:rsid w:val="00C2712A"/>
    <w:rsid w:val="00C306D5"/>
    <w:rsid w:val="00C31DB5"/>
    <w:rsid w:val="00C32955"/>
    <w:rsid w:val="00C32CD2"/>
    <w:rsid w:val="00C3339B"/>
    <w:rsid w:val="00C355C0"/>
    <w:rsid w:val="00C4152B"/>
    <w:rsid w:val="00C41F77"/>
    <w:rsid w:val="00C4350E"/>
    <w:rsid w:val="00C476FB"/>
    <w:rsid w:val="00C50546"/>
    <w:rsid w:val="00C507EE"/>
    <w:rsid w:val="00C50E73"/>
    <w:rsid w:val="00C51E2F"/>
    <w:rsid w:val="00C52573"/>
    <w:rsid w:val="00C52B49"/>
    <w:rsid w:val="00C55298"/>
    <w:rsid w:val="00C5566B"/>
    <w:rsid w:val="00C60B29"/>
    <w:rsid w:val="00C6179D"/>
    <w:rsid w:val="00C61E53"/>
    <w:rsid w:val="00C6252E"/>
    <w:rsid w:val="00C63879"/>
    <w:rsid w:val="00C647E2"/>
    <w:rsid w:val="00C66990"/>
    <w:rsid w:val="00C70028"/>
    <w:rsid w:val="00C7182B"/>
    <w:rsid w:val="00C726B6"/>
    <w:rsid w:val="00C729A9"/>
    <w:rsid w:val="00C72A3F"/>
    <w:rsid w:val="00C75805"/>
    <w:rsid w:val="00C75F33"/>
    <w:rsid w:val="00C76C09"/>
    <w:rsid w:val="00C80FEB"/>
    <w:rsid w:val="00C81262"/>
    <w:rsid w:val="00C821FF"/>
    <w:rsid w:val="00C86134"/>
    <w:rsid w:val="00C8737E"/>
    <w:rsid w:val="00C875CC"/>
    <w:rsid w:val="00C90F40"/>
    <w:rsid w:val="00C94720"/>
    <w:rsid w:val="00C97565"/>
    <w:rsid w:val="00C97F5A"/>
    <w:rsid w:val="00CA0228"/>
    <w:rsid w:val="00CA0819"/>
    <w:rsid w:val="00CA27FD"/>
    <w:rsid w:val="00CA29F2"/>
    <w:rsid w:val="00CA35FA"/>
    <w:rsid w:val="00CA5192"/>
    <w:rsid w:val="00CA5FC7"/>
    <w:rsid w:val="00CA61DD"/>
    <w:rsid w:val="00CB17D4"/>
    <w:rsid w:val="00CB466D"/>
    <w:rsid w:val="00CB4C25"/>
    <w:rsid w:val="00CC285A"/>
    <w:rsid w:val="00CC35D8"/>
    <w:rsid w:val="00CC3B1A"/>
    <w:rsid w:val="00CC3B4F"/>
    <w:rsid w:val="00CC576E"/>
    <w:rsid w:val="00CC686E"/>
    <w:rsid w:val="00CC7876"/>
    <w:rsid w:val="00CD19A2"/>
    <w:rsid w:val="00CD2F1B"/>
    <w:rsid w:val="00CD3B71"/>
    <w:rsid w:val="00CD5485"/>
    <w:rsid w:val="00CE128D"/>
    <w:rsid w:val="00CE1568"/>
    <w:rsid w:val="00CE1E08"/>
    <w:rsid w:val="00CE43EE"/>
    <w:rsid w:val="00CE46D9"/>
    <w:rsid w:val="00CE4E5C"/>
    <w:rsid w:val="00CE65E9"/>
    <w:rsid w:val="00CE6C87"/>
    <w:rsid w:val="00CF35DF"/>
    <w:rsid w:val="00CF3C3D"/>
    <w:rsid w:val="00CF49BE"/>
    <w:rsid w:val="00CF5B68"/>
    <w:rsid w:val="00CF5F71"/>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D0"/>
    <w:rsid w:val="00D2563E"/>
    <w:rsid w:val="00D269D7"/>
    <w:rsid w:val="00D27F44"/>
    <w:rsid w:val="00D30A67"/>
    <w:rsid w:val="00D30DA8"/>
    <w:rsid w:val="00D30F78"/>
    <w:rsid w:val="00D32300"/>
    <w:rsid w:val="00D33DB5"/>
    <w:rsid w:val="00D343BB"/>
    <w:rsid w:val="00D359D1"/>
    <w:rsid w:val="00D4088B"/>
    <w:rsid w:val="00D40DD1"/>
    <w:rsid w:val="00D42465"/>
    <w:rsid w:val="00D446BC"/>
    <w:rsid w:val="00D44CEA"/>
    <w:rsid w:val="00D45201"/>
    <w:rsid w:val="00D52D1A"/>
    <w:rsid w:val="00D54BFC"/>
    <w:rsid w:val="00D54D7A"/>
    <w:rsid w:val="00D55F93"/>
    <w:rsid w:val="00D57FA3"/>
    <w:rsid w:val="00D61545"/>
    <w:rsid w:val="00D63497"/>
    <w:rsid w:val="00D66179"/>
    <w:rsid w:val="00D66766"/>
    <w:rsid w:val="00D66936"/>
    <w:rsid w:val="00D70AE3"/>
    <w:rsid w:val="00D734FE"/>
    <w:rsid w:val="00D73673"/>
    <w:rsid w:val="00D74488"/>
    <w:rsid w:val="00D74C97"/>
    <w:rsid w:val="00D754A1"/>
    <w:rsid w:val="00D754E4"/>
    <w:rsid w:val="00D76048"/>
    <w:rsid w:val="00D766C4"/>
    <w:rsid w:val="00D76FF2"/>
    <w:rsid w:val="00D7767A"/>
    <w:rsid w:val="00D802E5"/>
    <w:rsid w:val="00D81A47"/>
    <w:rsid w:val="00D81A4A"/>
    <w:rsid w:val="00D81D17"/>
    <w:rsid w:val="00D828E9"/>
    <w:rsid w:val="00D83373"/>
    <w:rsid w:val="00D84D2B"/>
    <w:rsid w:val="00D85515"/>
    <w:rsid w:val="00D87E9D"/>
    <w:rsid w:val="00D90F5E"/>
    <w:rsid w:val="00D9149A"/>
    <w:rsid w:val="00D92FF2"/>
    <w:rsid w:val="00D93A11"/>
    <w:rsid w:val="00D9428A"/>
    <w:rsid w:val="00D95664"/>
    <w:rsid w:val="00D957C5"/>
    <w:rsid w:val="00D973B4"/>
    <w:rsid w:val="00D97492"/>
    <w:rsid w:val="00D9758D"/>
    <w:rsid w:val="00D979C4"/>
    <w:rsid w:val="00DA2E75"/>
    <w:rsid w:val="00DA58FB"/>
    <w:rsid w:val="00DA7531"/>
    <w:rsid w:val="00DA7CDA"/>
    <w:rsid w:val="00DB10A6"/>
    <w:rsid w:val="00DB1400"/>
    <w:rsid w:val="00DB2DB8"/>
    <w:rsid w:val="00DB3D0D"/>
    <w:rsid w:val="00DB67C0"/>
    <w:rsid w:val="00DB6A63"/>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D6B85"/>
    <w:rsid w:val="00DE0392"/>
    <w:rsid w:val="00DE0D03"/>
    <w:rsid w:val="00DE1935"/>
    <w:rsid w:val="00DE1AA0"/>
    <w:rsid w:val="00DE2690"/>
    <w:rsid w:val="00DE4B0B"/>
    <w:rsid w:val="00DE6989"/>
    <w:rsid w:val="00DE7210"/>
    <w:rsid w:val="00DE796B"/>
    <w:rsid w:val="00DF0673"/>
    <w:rsid w:val="00DF06DC"/>
    <w:rsid w:val="00DF1772"/>
    <w:rsid w:val="00DF2789"/>
    <w:rsid w:val="00DF3EEE"/>
    <w:rsid w:val="00DF4D76"/>
    <w:rsid w:val="00DF5738"/>
    <w:rsid w:val="00DF7065"/>
    <w:rsid w:val="00DF70B9"/>
    <w:rsid w:val="00DF71D9"/>
    <w:rsid w:val="00DF7C3E"/>
    <w:rsid w:val="00E01AE3"/>
    <w:rsid w:val="00E01FBA"/>
    <w:rsid w:val="00E03043"/>
    <w:rsid w:val="00E03C56"/>
    <w:rsid w:val="00E03FB2"/>
    <w:rsid w:val="00E04579"/>
    <w:rsid w:val="00E05C21"/>
    <w:rsid w:val="00E07610"/>
    <w:rsid w:val="00E0799D"/>
    <w:rsid w:val="00E105B5"/>
    <w:rsid w:val="00E1237C"/>
    <w:rsid w:val="00E13060"/>
    <w:rsid w:val="00E141DA"/>
    <w:rsid w:val="00E2039A"/>
    <w:rsid w:val="00E208D6"/>
    <w:rsid w:val="00E20DF8"/>
    <w:rsid w:val="00E2147D"/>
    <w:rsid w:val="00E239F2"/>
    <w:rsid w:val="00E26E05"/>
    <w:rsid w:val="00E272F8"/>
    <w:rsid w:val="00E3086C"/>
    <w:rsid w:val="00E34616"/>
    <w:rsid w:val="00E35FCE"/>
    <w:rsid w:val="00E433D6"/>
    <w:rsid w:val="00E43F7A"/>
    <w:rsid w:val="00E444A1"/>
    <w:rsid w:val="00E446E0"/>
    <w:rsid w:val="00E44811"/>
    <w:rsid w:val="00E4739D"/>
    <w:rsid w:val="00E5082E"/>
    <w:rsid w:val="00E51077"/>
    <w:rsid w:val="00E532B7"/>
    <w:rsid w:val="00E536BF"/>
    <w:rsid w:val="00E53FC4"/>
    <w:rsid w:val="00E56FC7"/>
    <w:rsid w:val="00E57371"/>
    <w:rsid w:val="00E61104"/>
    <w:rsid w:val="00E61827"/>
    <w:rsid w:val="00E627E2"/>
    <w:rsid w:val="00E661D8"/>
    <w:rsid w:val="00E71A7E"/>
    <w:rsid w:val="00E71EF4"/>
    <w:rsid w:val="00E72739"/>
    <w:rsid w:val="00E74173"/>
    <w:rsid w:val="00E763BC"/>
    <w:rsid w:val="00E76561"/>
    <w:rsid w:val="00E76C31"/>
    <w:rsid w:val="00E76FC4"/>
    <w:rsid w:val="00E8092F"/>
    <w:rsid w:val="00E80CE4"/>
    <w:rsid w:val="00E81F1A"/>
    <w:rsid w:val="00E83366"/>
    <w:rsid w:val="00E85048"/>
    <w:rsid w:val="00E90D05"/>
    <w:rsid w:val="00E90DA0"/>
    <w:rsid w:val="00E90EDE"/>
    <w:rsid w:val="00E92089"/>
    <w:rsid w:val="00E92404"/>
    <w:rsid w:val="00E93440"/>
    <w:rsid w:val="00E947BC"/>
    <w:rsid w:val="00E94A43"/>
    <w:rsid w:val="00E9724B"/>
    <w:rsid w:val="00E97BBA"/>
    <w:rsid w:val="00EA15EF"/>
    <w:rsid w:val="00EA3824"/>
    <w:rsid w:val="00EA5510"/>
    <w:rsid w:val="00EA6D54"/>
    <w:rsid w:val="00EB1440"/>
    <w:rsid w:val="00EB2BEC"/>
    <w:rsid w:val="00EB3709"/>
    <w:rsid w:val="00EB3B57"/>
    <w:rsid w:val="00EB3F1D"/>
    <w:rsid w:val="00EB51E7"/>
    <w:rsid w:val="00EB5B23"/>
    <w:rsid w:val="00EB5B6D"/>
    <w:rsid w:val="00EB6A10"/>
    <w:rsid w:val="00EC19CC"/>
    <w:rsid w:val="00EC2601"/>
    <w:rsid w:val="00EC31E2"/>
    <w:rsid w:val="00EC6587"/>
    <w:rsid w:val="00EC6EA2"/>
    <w:rsid w:val="00ED031E"/>
    <w:rsid w:val="00ED1F0E"/>
    <w:rsid w:val="00ED238A"/>
    <w:rsid w:val="00ED316F"/>
    <w:rsid w:val="00ED341C"/>
    <w:rsid w:val="00ED370A"/>
    <w:rsid w:val="00ED4E91"/>
    <w:rsid w:val="00ED6246"/>
    <w:rsid w:val="00ED73BE"/>
    <w:rsid w:val="00ED75CC"/>
    <w:rsid w:val="00EE05FB"/>
    <w:rsid w:val="00EE0D46"/>
    <w:rsid w:val="00EE13DA"/>
    <w:rsid w:val="00EE3982"/>
    <w:rsid w:val="00EE3C13"/>
    <w:rsid w:val="00EE5458"/>
    <w:rsid w:val="00EE6884"/>
    <w:rsid w:val="00EE6B2F"/>
    <w:rsid w:val="00EF1445"/>
    <w:rsid w:val="00EF48A1"/>
    <w:rsid w:val="00EF5660"/>
    <w:rsid w:val="00EF75A9"/>
    <w:rsid w:val="00F02DC5"/>
    <w:rsid w:val="00F0569F"/>
    <w:rsid w:val="00F140DC"/>
    <w:rsid w:val="00F2085E"/>
    <w:rsid w:val="00F230CB"/>
    <w:rsid w:val="00F2503C"/>
    <w:rsid w:val="00F259B8"/>
    <w:rsid w:val="00F268BF"/>
    <w:rsid w:val="00F2712C"/>
    <w:rsid w:val="00F3053E"/>
    <w:rsid w:val="00F306AD"/>
    <w:rsid w:val="00F3134B"/>
    <w:rsid w:val="00F31A84"/>
    <w:rsid w:val="00F31D6C"/>
    <w:rsid w:val="00F32A78"/>
    <w:rsid w:val="00F32B2B"/>
    <w:rsid w:val="00F32FD7"/>
    <w:rsid w:val="00F3483D"/>
    <w:rsid w:val="00F35965"/>
    <w:rsid w:val="00F40819"/>
    <w:rsid w:val="00F60596"/>
    <w:rsid w:val="00F63E98"/>
    <w:rsid w:val="00F65327"/>
    <w:rsid w:val="00F66394"/>
    <w:rsid w:val="00F66666"/>
    <w:rsid w:val="00F7133B"/>
    <w:rsid w:val="00F7184C"/>
    <w:rsid w:val="00F728A0"/>
    <w:rsid w:val="00F74598"/>
    <w:rsid w:val="00F753BE"/>
    <w:rsid w:val="00F75D4E"/>
    <w:rsid w:val="00F8215C"/>
    <w:rsid w:val="00F833FB"/>
    <w:rsid w:val="00F840E0"/>
    <w:rsid w:val="00F84C45"/>
    <w:rsid w:val="00F90754"/>
    <w:rsid w:val="00F92B55"/>
    <w:rsid w:val="00F94B2B"/>
    <w:rsid w:val="00F96623"/>
    <w:rsid w:val="00FA3A79"/>
    <w:rsid w:val="00FA4649"/>
    <w:rsid w:val="00FA7132"/>
    <w:rsid w:val="00FA7459"/>
    <w:rsid w:val="00FA74BF"/>
    <w:rsid w:val="00FB0402"/>
    <w:rsid w:val="00FB1406"/>
    <w:rsid w:val="00FB1577"/>
    <w:rsid w:val="00FB20C5"/>
    <w:rsid w:val="00FB29B3"/>
    <w:rsid w:val="00FB4345"/>
    <w:rsid w:val="00FB52B7"/>
    <w:rsid w:val="00FB7167"/>
    <w:rsid w:val="00FB78B7"/>
    <w:rsid w:val="00FB7AA7"/>
    <w:rsid w:val="00FC176E"/>
    <w:rsid w:val="00FC3A90"/>
    <w:rsid w:val="00FC5F25"/>
    <w:rsid w:val="00FC6534"/>
    <w:rsid w:val="00FC7993"/>
    <w:rsid w:val="00FD0134"/>
    <w:rsid w:val="00FD3CA3"/>
    <w:rsid w:val="00FD3FD5"/>
    <w:rsid w:val="00FD4858"/>
    <w:rsid w:val="00FD4C98"/>
    <w:rsid w:val="00FD68C8"/>
    <w:rsid w:val="00FD6FDC"/>
    <w:rsid w:val="00FD7EAE"/>
    <w:rsid w:val="00FE1C17"/>
    <w:rsid w:val="00FE299D"/>
    <w:rsid w:val="00FE3919"/>
    <w:rsid w:val="00FE4EEE"/>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9A1C780-725A-415E-A0FB-89FA073DB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6</Pages>
  <Words>18771</Words>
  <Characters>106995</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311</cp:revision>
  <cp:lastPrinted>2017-10-31T04:13:00Z</cp:lastPrinted>
  <dcterms:created xsi:type="dcterms:W3CDTF">2018-03-16T06:57:00Z</dcterms:created>
  <dcterms:modified xsi:type="dcterms:W3CDTF">2018-03-17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